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35000" w:rsidRPr="007D2CF6" w:rsidRDefault="001B5993" w:rsidP="006419F3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7D2CF6">
        <w:rPr>
          <w:rFonts w:ascii="Times New Roman" w:hAnsi="Times New Roman" w:cs="Times New Roman"/>
          <w:b/>
          <w:sz w:val="20"/>
          <w:szCs w:val="20"/>
        </w:rPr>
        <w:t>Table S</w:t>
      </w:r>
      <w:r w:rsidR="000101FA" w:rsidRPr="007D2CF6">
        <w:rPr>
          <w:rFonts w:ascii="Times New Roman" w:hAnsi="Times New Roman" w:cs="Times New Roman"/>
          <w:b/>
          <w:sz w:val="20"/>
          <w:szCs w:val="20"/>
        </w:rPr>
        <w:t>1</w:t>
      </w:r>
      <w:r w:rsidR="00463D25" w:rsidRPr="007D2CF6">
        <w:rPr>
          <w:rFonts w:ascii="Times New Roman" w:hAnsi="Times New Roman" w:cs="Times New Roman"/>
          <w:b/>
          <w:sz w:val="20"/>
          <w:szCs w:val="20"/>
        </w:rPr>
        <w:t>.</w:t>
      </w:r>
      <w:r w:rsidRPr="007D2CF6">
        <w:rPr>
          <w:rFonts w:ascii="Times New Roman" w:hAnsi="Times New Roman" w:cs="Times New Roman"/>
          <w:sz w:val="20"/>
          <w:szCs w:val="20"/>
        </w:rPr>
        <w:t xml:space="preserve"> </w:t>
      </w:r>
      <w:bookmarkStart w:id="0" w:name="_Hlk499304605"/>
      <w:r w:rsidR="005C6338" w:rsidRPr="007D2CF6">
        <w:rPr>
          <w:rFonts w:ascii="Times New Roman" w:hAnsi="Times New Roman" w:cs="Times New Roman"/>
          <w:sz w:val="20"/>
          <w:szCs w:val="20"/>
        </w:rPr>
        <w:t>Species of Ophiostomatales</w:t>
      </w:r>
      <w:r w:rsidRPr="007D2CF6">
        <w:rPr>
          <w:rFonts w:ascii="Times New Roman" w:hAnsi="Times New Roman" w:cs="Times New Roman"/>
          <w:sz w:val="20"/>
          <w:szCs w:val="20"/>
        </w:rPr>
        <w:t xml:space="preserve"> reported from China.</w:t>
      </w:r>
      <w:bookmarkEnd w:id="0"/>
    </w:p>
    <w:tbl>
      <w:tblPr>
        <w:tblW w:w="0" w:type="auto"/>
        <w:tblLook w:val="04A0" w:firstRow="1" w:lastRow="0" w:firstColumn="1" w:lastColumn="0" w:noHBand="0" w:noVBand="1"/>
      </w:tblPr>
      <w:tblGrid>
        <w:gridCol w:w="2791"/>
        <w:gridCol w:w="1341"/>
        <w:gridCol w:w="2082"/>
        <w:gridCol w:w="4089"/>
        <w:gridCol w:w="5095"/>
      </w:tblGrid>
      <w:tr w:rsidR="00104DEE" w:rsidRPr="007D2CF6" w:rsidTr="007D2CF6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A65596" w:rsidRPr="007D2CF6" w:rsidRDefault="00A65596" w:rsidP="006419F3">
            <w:pPr>
              <w:widowControl/>
              <w:jc w:val="left"/>
              <w:rPr>
                <w:rFonts w:ascii="Times New Roman" w:eastAsia="DengXian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b/>
                <w:color w:val="000000"/>
                <w:kern w:val="0"/>
                <w:sz w:val="18"/>
                <w:szCs w:val="18"/>
              </w:rPr>
              <w:t>Fungal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A65596" w:rsidRPr="007D2CF6" w:rsidRDefault="00A65596" w:rsidP="006419F3">
            <w:pPr>
              <w:widowControl/>
              <w:jc w:val="left"/>
              <w:rPr>
                <w:rFonts w:ascii="Times New Roman" w:eastAsia="DengXian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b/>
                <w:color w:val="000000"/>
                <w:kern w:val="0"/>
                <w:sz w:val="18"/>
                <w:szCs w:val="18"/>
              </w:rPr>
              <w:t>Loc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A65596" w:rsidRPr="007D2CF6" w:rsidRDefault="00A65596" w:rsidP="006419F3">
            <w:pPr>
              <w:widowControl/>
              <w:jc w:val="left"/>
              <w:rPr>
                <w:rFonts w:ascii="Times New Roman" w:eastAsia="DengXian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b/>
                <w:color w:val="000000"/>
                <w:kern w:val="0"/>
                <w:sz w:val="18"/>
                <w:szCs w:val="18"/>
              </w:rPr>
              <w:t>Tree hos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A65596" w:rsidRPr="007D2CF6" w:rsidRDefault="00A65596" w:rsidP="006419F3">
            <w:pPr>
              <w:widowControl/>
              <w:jc w:val="left"/>
              <w:rPr>
                <w:rFonts w:ascii="Times New Roman" w:eastAsia="DengXian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b/>
                <w:color w:val="000000"/>
                <w:kern w:val="0"/>
                <w:sz w:val="18"/>
                <w:szCs w:val="18"/>
              </w:rPr>
              <w:t>Beetle vecto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A65596" w:rsidRPr="007D2CF6" w:rsidRDefault="00A65596" w:rsidP="006419F3">
            <w:pPr>
              <w:widowControl/>
              <w:jc w:val="left"/>
              <w:rPr>
                <w:rFonts w:ascii="Times New Roman" w:eastAsia="DengXian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b/>
                <w:color w:val="000000"/>
                <w:kern w:val="0"/>
                <w:sz w:val="18"/>
                <w:szCs w:val="18"/>
              </w:rPr>
              <w:t>Reference</w:t>
            </w:r>
          </w:p>
        </w:tc>
      </w:tr>
      <w:tr w:rsidR="00283801" w:rsidRPr="007D2CF6" w:rsidTr="007D2CF6"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</w:tcPr>
          <w:p w:rsidR="00283801" w:rsidRPr="007D2CF6" w:rsidRDefault="00283801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Ceratocystiopsis cf. pallidobrunnea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</w:tcPr>
          <w:p w:rsidR="00283801" w:rsidRPr="007D2CF6" w:rsidRDefault="00283801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nner Mongolia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:rsidR="00283801" w:rsidRPr="007D2CF6" w:rsidRDefault="00283801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inus sylvestris var. mongolica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:rsidR="00283801" w:rsidRPr="007D2CF6" w:rsidRDefault="00283801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ps subelongatus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</w:tcPr>
          <w:p w:rsidR="00283801" w:rsidRPr="007D2CF6" w:rsidRDefault="00283801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20</w:t>
            </w:r>
          </w:p>
        </w:tc>
      </w:tr>
      <w:tr w:rsidR="00074D0F" w:rsidRPr="007D2CF6" w:rsidTr="007D2CF6">
        <w:tc>
          <w:tcPr>
            <w:tcW w:w="0" w:type="auto"/>
            <w:shd w:val="clear" w:color="auto" w:fill="auto"/>
            <w:noWrap/>
          </w:tcPr>
          <w:p w:rsidR="00074D0F" w:rsidRPr="007D2CF6" w:rsidRDefault="00074D0F" w:rsidP="006419F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Esteya vermicola</w:t>
            </w:r>
          </w:p>
        </w:tc>
        <w:tc>
          <w:tcPr>
            <w:tcW w:w="0" w:type="auto"/>
            <w:shd w:val="clear" w:color="auto" w:fill="auto"/>
            <w:noWrap/>
          </w:tcPr>
          <w:p w:rsidR="00074D0F" w:rsidRPr="007D2CF6" w:rsidRDefault="00074D0F" w:rsidP="006419F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</w:tcPr>
          <w:p w:rsidR="00074D0F" w:rsidRPr="007D2CF6" w:rsidRDefault="00EE1D4E" w:rsidP="006419F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074D0F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yunnanensis</w:t>
            </w:r>
          </w:p>
        </w:tc>
        <w:tc>
          <w:tcPr>
            <w:tcW w:w="0" w:type="auto"/>
            <w:shd w:val="clear" w:color="auto" w:fill="auto"/>
          </w:tcPr>
          <w:p w:rsidR="00074D0F" w:rsidRPr="007D2CF6" w:rsidRDefault="00074D0F" w:rsidP="006419F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omicus yunnanensis</w:t>
            </w:r>
          </w:p>
        </w:tc>
        <w:tc>
          <w:tcPr>
            <w:tcW w:w="0" w:type="auto"/>
            <w:shd w:val="clear" w:color="auto" w:fill="auto"/>
            <w:noWrap/>
          </w:tcPr>
          <w:p w:rsidR="00074D0F" w:rsidRPr="007D2CF6" w:rsidRDefault="00074D0F" w:rsidP="0028380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19</w:t>
            </w:r>
          </w:p>
        </w:tc>
      </w:tr>
      <w:tr w:rsidR="000525BA" w:rsidRPr="007D2CF6" w:rsidTr="007D2CF6">
        <w:tc>
          <w:tcPr>
            <w:tcW w:w="0" w:type="auto"/>
            <w:shd w:val="clear" w:color="auto" w:fill="auto"/>
            <w:noWrap/>
          </w:tcPr>
          <w:p w:rsidR="00074D0F" w:rsidRPr="007D2CF6" w:rsidRDefault="00074D0F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Graphilbum anningense</w:t>
            </w:r>
          </w:p>
        </w:tc>
        <w:tc>
          <w:tcPr>
            <w:tcW w:w="0" w:type="auto"/>
            <w:shd w:val="clear" w:color="auto" w:fill="auto"/>
            <w:noWrap/>
          </w:tcPr>
          <w:p w:rsidR="00074D0F" w:rsidRPr="007D2CF6" w:rsidRDefault="00074D0F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</w:tcPr>
          <w:p w:rsidR="00074D0F" w:rsidRPr="007D2CF6" w:rsidRDefault="00EE1D4E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074D0F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yunnanensis</w:t>
            </w:r>
          </w:p>
        </w:tc>
        <w:tc>
          <w:tcPr>
            <w:tcW w:w="0" w:type="auto"/>
            <w:shd w:val="clear" w:color="auto" w:fill="auto"/>
          </w:tcPr>
          <w:p w:rsidR="00074D0F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T. </w:t>
            </w:r>
            <w:r w:rsidR="00074D0F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yunnanensis</w:t>
            </w:r>
          </w:p>
          <w:p w:rsidR="00670C10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T. </w:t>
            </w:r>
            <w:r w:rsidR="00670C10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minor</w:t>
            </w:r>
          </w:p>
        </w:tc>
        <w:tc>
          <w:tcPr>
            <w:tcW w:w="0" w:type="auto"/>
            <w:shd w:val="clear" w:color="auto" w:fill="auto"/>
            <w:noWrap/>
          </w:tcPr>
          <w:p w:rsidR="00074D0F" w:rsidRPr="007D2CF6" w:rsidRDefault="00074D0F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19</w:t>
            </w:r>
          </w:p>
        </w:tc>
      </w:tr>
      <w:tr w:rsidR="00104DEE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A65596" w:rsidRPr="007D2CF6" w:rsidRDefault="002202A8" w:rsidP="002A55A8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Gra. </w:t>
            </w:r>
            <w:r w:rsidR="00A65596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fragran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5596" w:rsidRPr="007D2CF6" w:rsidRDefault="00A65596" w:rsidP="006419F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  <w:hideMark/>
          </w:tcPr>
          <w:p w:rsidR="00CD17B2" w:rsidRPr="007D2CF6" w:rsidRDefault="00EE1D4E" w:rsidP="006419F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A65596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yunnanensis</w:t>
            </w:r>
          </w:p>
          <w:p w:rsidR="00CD17B2" w:rsidRPr="007D2CF6" w:rsidRDefault="00A65596" w:rsidP="006419F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</w:t>
            </w:r>
            <w:r w:rsidR="000068E7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uga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dumosa</w:t>
            </w:r>
          </w:p>
          <w:p w:rsidR="00A65596" w:rsidRPr="007D2CF6" w:rsidRDefault="00EE1D4E" w:rsidP="006419F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A65596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armandii</w:t>
            </w:r>
          </w:p>
        </w:tc>
        <w:tc>
          <w:tcPr>
            <w:tcW w:w="0" w:type="auto"/>
            <w:shd w:val="clear" w:color="auto" w:fill="auto"/>
            <w:hideMark/>
          </w:tcPr>
          <w:p w:rsidR="00CD17B2" w:rsidRPr="007D2CF6" w:rsidRDefault="00A06AB9" w:rsidP="006419F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T. </w:t>
            </w:r>
            <w:r w:rsidR="00A65596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minor</w:t>
            </w:r>
          </w:p>
          <w:p w:rsidR="00CD17B2" w:rsidRPr="007D2CF6" w:rsidRDefault="00A65596" w:rsidP="006419F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. yunnanensis</w:t>
            </w:r>
          </w:p>
          <w:p w:rsidR="00A65596" w:rsidRPr="007D2CF6" w:rsidRDefault="00A65596" w:rsidP="006419F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issodes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5596" w:rsidRPr="007D2CF6" w:rsidRDefault="00A65596" w:rsidP="006419F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aaG91PC9BdXRob3I+PFllYXI+MjAxMzwvWWVhcj48UmVj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</w:fldData>
              </w:fldChar>
            </w:r>
            <w:r w:rsidR="00823F62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="00823F62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aaG91PC9BdXRob3I+PFllYXI+MjAxMzwvWWVhcj48UmVj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</w:fldData>
              </w:fldChar>
            </w:r>
            <w:r w:rsidR="00823F62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="00823F62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="00823F62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823F62"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Paciura et al., 2010b; Zhou et al., 2013; Chang et al., 2017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104DEE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A65596" w:rsidRPr="007D2CF6" w:rsidRDefault="00A65596" w:rsidP="006419F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Gra</w:t>
            </w:r>
            <w:r w:rsidR="00F71274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.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kesiy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5596" w:rsidRPr="007D2CF6" w:rsidRDefault="00A65596" w:rsidP="006419F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5596" w:rsidRPr="007D2CF6" w:rsidRDefault="00EE1D4E" w:rsidP="006419F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A65596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esiya</w:t>
            </w:r>
          </w:p>
        </w:tc>
        <w:tc>
          <w:tcPr>
            <w:tcW w:w="0" w:type="auto"/>
            <w:shd w:val="clear" w:color="auto" w:fill="auto"/>
            <w:hideMark/>
          </w:tcPr>
          <w:p w:rsidR="00CD17B2" w:rsidRPr="007D2CF6" w:rsidRDefault="00A65596" w:rsidP="006419F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olygraphus szemaoensis</w:t>
            </w:r>
          </w:p>
          <w:p w:rsidR="00CD17B2" w:rsidRPr="007D2CF6" w:rsidRDefault="00A06AB9" w:rsidP="006419F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olygraphus </w:t>
            </w:r>
            <w:r w:rsidR="00A65596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aterrimus</w:t>
            </w:r>
          </w:p>
          <w:p w:rsidR="00A65596" w:rsidRPr="007D2CF6" w:rsidRDefault="00A65596" w:rsidP="006419F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olygraphus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5596" w:rsidRPr="007D2CF6" w:rsidRDefault="00A65596" w:rsidP="006419F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823F62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hang&lt;/Author&gt;&lt;Year&gt;2017&lt;/Year&gt;&lt;RecNum&gt;4837&lt;/RecNum&gt;&lt;DisplayText&gt;(Chang et al., 2017)&lt;/DisplayText&gt;&lt;record&gt;&lt;rec-number&gt;4837&lt;/rec-number&gt;&lt;foreign-keys&gt;&lt;key app="EN" db-id="xez0avspd2sx95ewf275eafxdwvetpaef5es" timestamp="1514368326"&gt;4837&lt;/key&gt;&lt;/foreign-keys&gt;&lt;ref-type name="Journal Article"&gt;17&lt;/ref-type&gt;&lt;contributors&gt;&lt;authors&gt;&lt;author&gt;Chang, Runlei&lt;/author&gt;&lt;author&gt;Duong, Tuan A.&lt;/author&gt;&lt;author&gt;Taerum, Stephen J.&lt;/author&gt;&lt;author&gt;Wingfield, Michael J.&lt;/author&gt;&lt;author&gt;Zhou, Xudong&lt;/author&gt;&lt;author&gt;de Beer, Z. Wilhelm&lt;/author&gt;&lt;/authors&gt;&lt;/contributors&gt;&lt;titles&gt;&lt;title&gt;Ophiostomatoid fungi associated with conifer-infesting beetles and their phoretic mites in Yunnan, China&lt;/title&gt;&lt;secondary-title&gt;MycoKeys&lt;/secondary-title&gt;&lt;/titles&gt;&lt;periodical&gt;&lt;full-title&gt;MycoKeys&lt;/full-title&gt;&lt;/periodical&gt;&lt;pages&gt;19-64&lt;/pages&gt;&lt;volume&gt;28&lt;/volume&gt;&lt;dates&gt;&lt;year&gt;2017&lt;/year&gt;&lt;/dates&gt;&lt;publisher&gt;Pensoft Publishers&lt;/publisher&gt;&lt;isbn&gt;1314-4057&amp;#xD;1314-4049&lt;/isbn&gt;&lt;work-type&gt;10.3897/mycokeys.28.21758&lt;/work-type&gt;&lt;urls&gt;&lt;related-urls&gt;&lt;url&gt;&lt;style face="underline" font="default" size="100%"&gt;https://doi.org/10.3897/mycokeys.28.21758&lt;/style&gt;&lt;/url&gt;&lt;/related-urls&gt;&lt;/urls&gt;&lt;electronic-resource-num&gt;https://doi.org/10.3897/mycokeys.28.21758 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823F62"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Chang et al., 2017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104DEE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A65596" w:rsidRPr="007D2CF6" w:rsidRDefault="00A65596" w:rsidP="006419F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Gra</w:t>
            </w:r>
            <w:r w:rsidR="00F71274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.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puerens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5596" w:rsidRPr="007D2CF6" w:rsidRDefault="00A65596" w:rsidP="006419F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5596" w:rsidRPr="007D2CF6" w:rsidRDefault="00EE1D4E" w:rsidP="006419F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A65596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esiya</w:t>
            </w:r>
          </w:p>
        </w:tc>
        <w:tc>
          <w:tcPr>
            <w:tcW w:w="0" w:type="auto"/>
            <w:shd w:val="clear" w:color="auto" w:fill="auto"/>
            <w:hideMark/>
          </w:tcPr>
          <w:p w:rsidR="00CD17B2" w:rsidRPr="007D2CF6" w:rsidRDefault="00A06AB9" w:rsidP="006419F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ol. szemaoensis</w:t>
            </w:r>
          </w:p>
          <w:p w:rsidR="00A65596" w:rsidRPr="007D2CF6" w:rsidRDefault="00A65596" w:rsidP="00A06AB9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</w:t>
            </w:r>
            <w:r w:rsidR="00A06AB9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s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acuminat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5596" w:rsidRPr="007D2CF6" w:rsidRDefault="00A65596" w:rsidP="006419F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823F62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hang&lt;/Author&gt;&lt;Year&gt;2017&lt;/Year&gt;&lt;RecNum&gt;4837&lt;/RecNum&gt;&lt;DisplayText&gt;(Chang et al., 2017)&lt;/DisplayText&gt;&lt;record&gt;&lt;rec-number&gt;4837&lt;/rec-number&gt;&lt;foreign-keys&gt;&lt;key app="EN" db-id="xez0avspd2sx95ewf275eafxdwvetpaef5es" timestamp="1514368326"&gt;4837&lt;/key&gt;&lt;/foreign-keys&gt;&lt;ref-type name="Journal Article"&gt;17&lt;/ref-type&gt;&lt;contributors&gt;&lt;authors&gt;&lt;author&gt;Chang, Runlei&lt;/author&gt;&lt;author&gt;Duong, Tuan A.&lt;/author&gt;&lt;author&gt;Taerum, Stephen J.&lt;/author&gt;&lt;author&gt;Wingfield, Michael J.&lt;/author&gt;&lt;author&gt;Zhou, Xudong&lt;/author&gt;&lt;author&gt;de Beer, Z. Wilhelm&lt;/author&gt;&lt;/authors&gt;&lt;/contributors&gt;&lt;titles&gt;&lt;title&gt;Ophiostomatoid fungi associated with conifer-infesting beetles and their phoretic mites in Yunnan, China&lt;/title&gt;&lt;secondary-title&gt;MycoKeys&lt;/secondary-title&gt;&lt;/titles&gt;&lt;periodical&gt;&lt;full-title&gt;MycoKeys&lt;/full-title&gt;&lt;/periodical&gt;&lt;pages&gt;19-64&lt;/pages&gt;&lt;volume&gt;28&lt;/volume&gt;&lt;dates&gt;&lt;year&gt;2017&lt;/year&gt;&lt;/dates&gt;&lt;publisher&gt;Pensoft Publishers&lt;/publisher&gt;&lt;isbn&gt;1314-4057&amp;#xD;1314-4049&lt;/isbn&gt;&lt;work-type&gt;10.3897/mycokeys.28.21758&lt;/work-type&gt;&lt;urls&gt;&lt;related-urls&gt;&lt;url&gt;&lt;style face="underline" font="default" size="100%"&gt;https://doi.org/10.3897/mycokeys.28.21758&lt;/style&gt;&lt;/url&gt;&lt;/related-urls&gt;&lt;/urls&gt;&lt;electronic-resource-num&gt;https://doi.org/10.3897/mycokeys.28.21758 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823F62"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Chang et al., 2017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83801" w:rsidRPr="007D2CF6" w:rsidTr="007D2CF6">
        <w:tc>
          <w:tcPr>
            <w:tcW w:w="0" w:type="auto"/>
            <w:shd w:val="clear" w:color="auto" w:fill="auto"/>
            <w:noWrap/>
          </w:tcPr>
          <w:p w:rsidR="00104DEE" w:rsidRPr="007D2CF6" w:rsidRDefault="00104DEE" w:rsidP="00283801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Graphilbum cf. deltoideosporum</w:t>
            </w:r>
          </w:p>
        </w:tc>
        <w:tc>
          <w:tcPr>
            <w:tcW w:w="0" w:type="auto"/>
            <w:shd w:val="clear" w:color="auto" w:fill="auto"/>
            <w:noWrap/>
          </w:tcPr>
          <w:p w:rsidR="00104DEE" w:rsidRPr="007D2CF6" w:rsidRDefault="00104DEE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handong</w:t>
            </w:r>
          </w:p>
        </w:tc>
        <w:tc>
          <w:tcPr>
            <w:tcW w:w="0" w:type="auto"/>
            <w:shd w:val="clear" w:color="auto" w:fill="auto"/>
            <w:noWrap/>
          </w:tcPr>
          <w:p w:rsidR="00104DEE" w:rsidRPr="007D2CF6" w:rsidRDefault="00EE1D4E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104DE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massoniana</w:t>
            </w:r>
          </w:p>
        </w:tc>
        <w:tc>
          <w:tcPr>
            <w:tcW w:w="0" w:type="auto"/>
            <w:shd w:val="clear" w:color="auto" w:fill="auto"/>
            <w:noWrap/>
          </w:tcPr>
          <w:p w:rsidR="00104DEE" w:rsidRPr="007D2CF6" w:rsidRDefault="00104DEE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Monochamus alternatus/</w:t>
            </w:r>
            <w:r w:rsidRPr="007D2CF6">
              <w:rPr>
                <w:rFonts w:ascii="Times New Roman" w:hAnsi="Times New Roman" w:cs="Times New Roman"/>
              </w:rPr>
              <w:t xml:space="preserve"> 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Bursaphelenchus xylophilus</w:t>
            </w:r>
          </w:p>
        </w:tc>
        <w:tc>
          <w:tcPr>
            <w:tcW w:w="0" w:type="auto"/>
            <w:shd w:val="clear" w:color="auto" w:fill="auto"/>
            <w:noWrap/>
          </w:tcPr>
          <w:p w:rsidR="00104DEE" w:rsidRPr="007D2CF6" w:rsidRDefault="00104DEE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18</w:t>
            </w:r>
          </w:p>
        </w:tc>
      </w:tr>
      <w:tr w:rsidR="00283801" w:rsidRPr="007D2CF6" w:rsidTr="007D2CF6">
        <w:tc>
          <w:tcPr>
            <w:tcW w:w="0" w:type="auto"/>
            <w:shd w:val="clear" w:color="auto" w:fill="auto"/>
            <w:noWrap/>
          </w:tcPr>
          <w:p w:rsidR="00104DEE" w:rsidRPr="007D2CF6" w:rsidRDefault="00104DEE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Graphilbum cf. rectangulosporium</w:t>
            </w:r>
          </w:p>
        </w:tc>
        <w:tc>
          <w:tcPr>
            <w:tcW w:w="0" w:type="auto"/>
            <w:shd w:val="clear" w:color="auto" w:fill="auto"/>
            <w:noWrap/>
          </w:tcPr>
          <w:p w:rsidR="00104DEE" w:rsidRPr="007D2CF6" w:rsidRDefault="00104DEE" w:rsidP="0028380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Zhejiang</w:t>
            </w:r>
          </w:p>
        </w:tc>
        <w:tc>
          <w:tcPr>
            <w:tcW w:w="0" w:type="auto"/>
            <w:shd w:val="clear" w:color="auto" w:fill="auto"/>
            <w:noWrap/>
          </w:tcPr>
          <w:p w:rsidR="00104DEE" w:rsidRPr="007D2CF6" w:rsidRDefault="00EE1D4E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104DE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massoniana</w:t>
            </w:r>
          </w:p>
        </w:tc>
        <w:tc>
          <w:tcPr>
            <w:tcW w:w="0" w:type="auto"/>
            <w:shd w:val="clear" w:color="auto" w:fill="auto"/>
            <w:noWrap/>
          </w:tcPr>
          <w:p w:rsidR="00104DEE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M. </w:t>
            </w:r>
            <w:r w:rsidR="00104DE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alternatus/</w:t>
            </w:r>
            <w:r w:rsidR="00104DEE" w:rsidRPr="007D2CF6">
              <w:rPr>
                <w:rFonts w:ascii="Times New Roman" w:hAnsi="Times New Roman" w:cs="Times New Roman"/>
              </w:rPr>
              <w:t xml:space="preserve"> 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B. </w:t>
            </w:r>
            <w:r w:rsidR="00104DE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xylophilus</w:t>
            </w:r>
          </w:p>
        </w:tc>
        <w:tc>
          <w:tcPr>
            <w:tcW w:w="0" w:type="auto"/>
            <w:shd w:val="clear" w:color="auto" w:fill="auto"/>
            <w:noWrap/>
          </w:tcPr>
          <w:p w:rsidR="00104DEE" w:rsidRPr="007D2CF6" w:rsidRDefault="00104DEE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18</w:t>
            </w:r>
          </w:p>
        </w:tc>
      </w:tr>
      <w:tr w:rsidR="00104DEE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A65596" w:rsidRPr="007D2CF6" w:rsidRDefault="00A65596" w:rsidP="006419F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Gra</w:t>
            </w:r>
            <w:r w:rsidR="0076468A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hilbum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5596" w:rsidRPr="007D2CF6" w:rsidRDefault="00A65596" w:rsidP="006419F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hanxi</w:t>
            </w:r>
          </w:p>
        </w:tc>
        <w:tc>
          <w:tcPr>
            <w:tcW w:w="0" w:type="auto"/>
            <w:shd w:val="clear" w:color="auto" w:fill="auto"/>
            <w:hideMark/>
          </w:tcPr>
          <w:p w:rsidR="00A65596" w:rsidRPr="007D2CF6" w:rsidRDefault="00EE1D4E" w:rsidP="006419F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A65596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abuliform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5596" w:rsidRPr="007D2CF6" w:rsidRDefault="006B5F49" w:rsidP="006419F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Dendroctonus</w:t>
            </w:r>
            <w:r w:rsidR="00A65596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valen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5596" w:rsidRPr="007D2CF6" w:rsidRDefault="00A65596" w:rsidP="006419F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VGFlcnVtIGV0IGFsLiwgMjAxMyk8L0Rp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</w:fldData>
              </w:fldChar>
            </w:r>
            <w:r w:rsidR="00823F62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="00823F62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VGFlcnVtIGV0IGFsLiwgMjAxMyk8L0Rp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</w:fldData>
              </w:fldChar>
            </w:r>
            <w:r w:rsidR="00823F62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="00823F62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="00823F62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823F62"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Taerum et al., 2013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2A55A8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Grosmannia crassifolia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inghai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icea crassifolia </w:t>
            </w:r>
          </w:p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</w:t>
            </w:r>
            <w:r w:rsidR="00EE1D4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purpurea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A06AB9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ol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oligraphus</w:t>
            </w:r>
          </w:p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ps shangrila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in et al., 2020</w:t>
            </w:r>
          </w:p>
        </w:tc>
      </w:tr>
      <w:tr w:rsidR="002A55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G. maixiuense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inghai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</w:t>
            </w:r>
            <w:r w:rsidR="00EE1D4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crassifolia </w:t>
            </w:r>
          </w:p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ol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oligraphus</w:t>
            </w:r>
          </w:p>
          <w:p w:rsidR="002202A8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I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hangrila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in et al., 2020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G. piceiperd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ili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icea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typograph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Chang </w:t>
            </w:r>
            <w:r w:rsidR="002A55A8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et al.,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9</w:t>
            </w:r>
          </w:p>
        </w:tc>
      </w:tr>
      <w:tr w:rsidR="002A55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G. purpurea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inghai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</w:t>
            </w:r>
            <w:r w:rsidR="00EE1D4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purpurea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I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hangrila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in et al., 2020</w:t>
            </w:r>
          </w:p>
        </w:tc>
      </w:tr>
      <w:tr w:rsidR="002A55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2A55A8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G. radiaticol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Shanxi </w:t>
            </w:r>
          </w:p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abuliformis</w:t>
            </w:r>
          </w:p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Tsuga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D. valens</w:t>
            </w:r>
          </w:p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Unknown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VGFlcnVt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VGFlcnVt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Lu et al., 2009a; Taerum et al., 2013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hang&lt;/Author&gt;&lt;Year&gt;2017&lt;/Year&gt;&lt;RecNum&gt;4837&lt;/RecNum&gt;&lt;DisplayText&gt;(Chang et al., 2017)&lt;/DisplayText&gt;&lt;record&gt;&lt;rec-number&gt;4837&lt;/rec-number&gt;&lt;foreign-keys&gt;&lt;key app="EN" db-id="xez0avspd2sx95ewf275eafxdwvetpaef5es" timestamp="1514368326"&gt;4837&lt;/key&gt;&lt;/foreign-keys&gt;&lt;ref-type name="Journal Article"&gt;17&lt;/ref-type&gt;&lt;contributors&gt;&lt;authors&gt;&lt;author&gt;Chang, Runlei&lt;/author&gt;&lt;author&gt;Duong, Tuan A.&lt;/author&gt;&lt;author&gt;Taerum, Stephen J.&lt;/author&gt;&lt;author&gt;Wingfield, Michael J.&lt;/author&gt;&lt;author&gt;Zhou, Xudong&lt;/author&gt;&lt;author&gt;de Beer, Z. Wilhelm&lt;/author&gt;&lt;/authors&gt;&lt;/contributors&gt;&lt;titles&gt;&lt;title&gt;Ophiostomatoid fungi associated with conifer-infesting beetles and their phoretic mites in Yunnan, China&lt;/title&gt;&lt;secondary-title&gt;MycoKeys&lt;/secondary-title&gt;&lt;/titles&gt;&lt;periodical&gt;&lt;full-title&gt;MycoKeys&lt;/full-title&gt;&lt;/periodical&gt;&lt;pages&gt;19-64&lt;/pages&gt;&lt;volume&gt;28&lt;/volume&gt;&lt;dates&gt;&lt;year&gt;2017&lt;/year&gt;&lt;/dates&gt;&lt;publisher&gt;Pensoft Publishers&lt;/publisher&gt;&lt;isbn&gt;1314-4057&amp;#xD;1314-4049&lt;/isbn&gt;&lt;work-type&gt;10.3897/mycokeys.28.21758&lt;/work-type&gt;&lt;urls&gt;&lt;related-urls&gt;&lt;url&gt;&lt;style face="underline" font="default" size="100%"&gt;https://doi.org/10.3897/mycokeys.28.21758&lt;/style&gt;&lt;/url&gt;&lt;/related-urls&gt;&lt;/urls&gt;&lt;electronic-resource-num&gt;https://doi.org/10.3897/mycokeys.28.21758 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Chang et al., 2017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A55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G. xianmiense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inghai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</w:t>
            </w:r>
            <w:r w:rsidR="00EE1D4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crassifolia </w:t>
            </w:r>
          </w:p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</w:t>
            </w:r>
            <w:r w:rsidR="00EE1D4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purpurea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ol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oligraphus</w:t>
            </w:r>
            <w:r w:rsidR="00EE1D4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, 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I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nitidus </w:t>
            </w:r>
          </w:p>
          <w:p w:rsidR="002202A8" w:rsidRPr="007D2CF6" w:rsidRDefault="00A06AB9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I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hangrila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in et al., 2020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G. yunnan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esiya</w:t>
            </w:r>
          </w:p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auto"/>
            <w:hideMark/>
          </w:tcPr>
          <w:p w:rsidR="009355C8" w:rsidRPr="007D2CF6" w:rsidRDefault="00A06AB9" w:rsidP="009355C8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ol. </w:t>
            </w:r>
            <w:r w:rsidR="009355C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zemaoensis</w:t>
            </w:r>
          </w:p>
          <w:p w:rsidR="009355C8" w:rsidRPr="007D2CF6" w:rsidRDefault="002202A8" w:rsidP="009355C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Lasconotus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</w:t>
            </w:r>
          </w:p>
          <w:p w:rsidR="009355C8" w:rsidRPr="007D2CF6" w:rsidRDefault="009355C8" w:rsidP="009355C8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I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acuminatus</w:t>
            </w:r>
          </w:p>
          <w:p w:rsidR="009355C8" w:rsidRPr="007D2CF6" w:rsidRDefault="00A06AB9" w:rsidP="009355C8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olygraphus </w:t>
            </w:r>
            <w:r w:rsidR="002202A8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</w:t>
            </w:r>
          </w:p>
          <w:p w:rsidR="009355C8" w:rsidRPr="007D2CF6" w:rsidRDefault="002202A8" w:rsidP="009355C8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lastRenderedPageBreak/>
              <w:t>Coccotrypes cyperi</w:t>
            </w:r>
          </w:p>
          <w:p w:rsidR="002202A8" w:rsidRPr="007D2CF6" w:rsidRDefault="00A06AB9" w:rsidP="009355C8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T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brevipilosus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lastRenderedPageBreak/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hang&lt;/Author&gt;&lt;Year&gt;2017&lt;/Year&gt;&lt;RecNum&gt;4837&lt;/RecNum&gt;&lt;DisplayText&gt;(Chang et al., 2017)&lt;/DisplayText&gt;&lt;record&gt;&lt;rec-number&gt;4837&lt;/rec-number&gt;&lt;foreign-keys&gt;&lt;key app="EN" db-id="xez0avspd2sx95ewf275eafxdwvetpaef5es" timestamp="1514368326"&gt;4837&lt;/key&gt;&lt;/foreign-keys&gt;&lt;ref-type name="Journal Article"&gt;17&lt;/ref-type&gt;&lt;contributors&gt;&lt;authors&gt;&lt;author&gt;Chang, Runlei&lt;/author&gt;&lt;author&gt;Duong, Tuan A.&lt;/author&gt;&lt;author&gt;Taerum, Stephen J.&lt;/author&gt;&lt;author&gt;Wingfield, Michael J.&lt;/author&gt;&lt;author&gt;Zhou, Xudong&lt;/author&gt;&lt;author&gt;de Beer, Z. Wilhelm&lt;/author&gt;&lt;/authors&gt;&lt;/contributors&gt;&lt;titles&gt;&lt;title&gt;Ophiostomatoid fungi associated with conifer-infesting beetles and their phoretic mites in Yunnan, China&lt;/title&gt;&lt;secondary-title&gt;MycoKeys&lt;/secondary-title&gt;&lt;/titles&gt;&lt;periodical&gt;&lt;full-title&gt;MycoKeys&lt;/full-title&gt;&lt;/periodical&gt;&lt;pages&gt;19-64&lt;/pages&gt;&lt;volume&gt;28&lt;/volume&gt;&lt;dates&gt;&lt;year&gt;2017&lt;/year&gt;&lt;/dates&gt;&lt;publisher&gt;Pensoft Publishers&lt;/publisher&gt;&lt;isbn&gt;1314-4057&amp;#xD;1314-4049&lt;/isbn&gt;&lt;work-type&gt;10.3897/mycokeys.28.21758&lt;/work-type&gt;&lt;urls&gt;&lt;related-urls&gt;&lt;url&gt;&lt;style face="underline" font="default" size="100%"&gt;https://doi.org/10.3897/mycokeys.28.21758&lt;/style&gt;&lt;/url&gt;&lt;/related-urls&gt;&lt;/urls&gt;&lt;electronic-resource-num&gt;https://doi.org/10.3897/mycokeys.28.21758 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Chang et al., 2017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; Wang et al., 2019</w:t>
            </w:r>
          </w:p>
        </w:tc>
      </w:tr>
      <w:tr w:rsidR="002A55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G. yunnanensis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EE1D4E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yunnanensis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T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yunnanensis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19</w:t>
            </w:r>
          </w:p>
        </w:tc>
      </w:tr>
      <w:tr w:rsidR="00104DEE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1C51E3" w:rsidRPr="007D2CF6" w:rsidRDefault="001C51E3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eptographium alethinum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C51E3" w:rsidRPr="007D2CF6" w:rsidRDefault="001C51E3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hanx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C51E3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1C51E3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abuliform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C51E3" w:rsidRPr="007D2CF6" w:rsidRDefault="001C51E3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D. valens</w:t>
            </w:r>
          </w:p>
        </w:tc>
        <w:tc>
          <w:tcPr>
            <w:tcW w:w="0" w:type="auto"/>
            <w:shd w:val="clear" w:color="auto" w:fill="auto"/>
            <w:hideMark/>
          </w:tcPr>
          <w:p w:rsidR="001C51E3" w:rsidRPr="007D2CF6" w:rsidRDefault="001C51E3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VGFlcnVt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VGFlcnVt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Lu et al., 2009a; Taerum et al., 2013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alti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ilin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L. olgensis </w:t>
            </w:r>
          </w:p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orai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cembra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Paciura&lt;/Author&gt;&lt;Year&gt;2010&lt;/Year&gt;&lt;RecNum&gt;742&lt;/RecNum&gt;&lt;DisplayText&gt;(Paciura et al., 2010a)&lt;/DisplayText&gt;&lt;record&gt;&lt;rec-number&gt;742&lt;/rec-number&gt;&lt;foreign-keys&gt;&lt;key app="EN" db-id="xez0avspd2sx95ewf275eafxdwvetpaef5es" timestamp="1363267430"&gt;742&lt;/key&gt;&lt;/foreign-keys&gt;&lt;ref-type name="Journal Article"&gt;17&lt;/ref-type&gt;&lt;contributors&gt;&lt;authors&gt;&lt;author&gt;Paciura, D.&lt;/author&gt;&lt;author&gt;De Beer, Z. W.&lt;/author&gt;&lt;author&gt;Jacobs, K.&lt;/author&gt;&lt;author&gt;Zhou, X. D.&lt;/author&gt;&lt;author&gt;Ye, H.&lt;/author&gt;&lt;author&gt;Wingfield, M. J.&lt;/author&gt;&lt;/authors&gt;&lt;/contributors&gt;&lt;auth-address&gt;Department of Microbiology and Plant Pathology, Forestry and Agricultural Biotechnology Institute (FABI), University of Pretoria, South Africa;&lt;/auth-address&gt;&lt;titles&gt;&lt;title&gt;&lt;style face="normal" font="default" size="100%"&gt;Eight new &lt;/style&gt;&lt;style face="italic" font="default" size="100%"&gt;Leptographium&lt;/style&gt;&lt;style face="normal" font="default" size="100%"&gt; species associated with tree-infesting bark beetles in China&lt;/style&gt;&lt;/title&gt;&lt;secondary-title&gt;Persoonia&lt;/secondary-title&gt;&lt;alt-title&gt;Persoonia&lt;/alt-title&gt;&lt;/titles&gt;&lt;periodical&gt;&lt;full-title&gt;Persoonia&lt;/full-title&gt;&lt;abbr-1&gt;Persoonia&lt;/abbr-1&gt;&lt;/periodical&gt;&lt;alt-periodical&gt;&lt;full-title&gt;Persoonia&lt;/full-title&gt;&lt;abbr-1&gt;Persoonia&lt;/abbr-1&gt;&lt;/alt-periodical&gt;&lt;pages&gt;94-108&lt;/pages&gt;&lt;volume&gt;25&lt;/volume&gt;&lt;dates&gt;&lt;year&gt;2010&lt;/year&gt;&lt;pub-dates&gt;&lt;date&gt;Dec&lt;/date&gt;&lt;/pub-dates&gt;&lt;/dates&gt;&lt;isbn&gt;1878-9080 (Electronic)&amp;#xD;0031-5850 (Linking)&lt;/isbn&gt;&lt;accession-num&gt;21339969&lt;/accession-num&gt;&lt;urls&gt;&lt;related-urls&gt;&lt;url&gt;&lt;style face="underline" font="default" size="100%"&gt;http://www.ncbi.nlm.nih.gov/pubmed/21339969&lt;/style&gt;&lt;/url&gt;&lt;/related-urls&gt;&lt;/urls&gt;&lt;custom2&gt;3028505&lt;/custom2&gt;&lt;electronic-resource-num&gt;&lt;style face="underline" font="default" size="100%"&gt;https://doi.org/10.3767/003158510X551097&lt;/style&gt;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Paciura et al., 2010a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bachi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ilongjiang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orai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typograph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Chang </w:t>
            </w:r>
            <w:r w:rsidR="002A55A8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et al.,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9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brevi</w:t>
            </w:r>
            <w:r w:rsidR="002B3685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u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capum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inghai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</w:t>
            </w:r>
            <w:r w:rsidR="00EE1D4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crassifolia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A06AB9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ol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oligraphus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in et al., 2019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celere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ilin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esiya</w:t>
            </w:r>
          </w:p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inus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Cs/>
                <w:color w:val="000000"/>
                <w:kern w:val="0"/>
                <w:sz w:val="18"/>
                <w:szCs w:val="18"/>
              </w:rPr>
              <w:t>–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Paciura&lt;/Author&gt;&lt;Year&gt;2010&lt;/Year&gt;&lt;RecNum&gt;742&lt;/RecNum&gt;&lt;DisplayText&gt;(Paciura et al., 2010a)&lt;/DisplayText&gt;&lt;record&gt;&lt;rec-number&gt;742&lt;/rec-number&gt;&lt;foreign-keys&gt;&lt;key app="EN" db-id="xez0avspd2sx95ewf275eafxdwvetpaef5es" timestamp="1363267430"&gt;742&lt;/key&gt;&lt;/foreign-keys&gt;&lt;ref-type name="Journal Article"&gt;17&lt;/ref-type&gt;&lt;contributors&gt;&lt;authors&gt;&lt;author&gt;Paciura, D.&lt;/author&gt;&lt;author&gt;De Beer, Z. W.&lt;/author&gt;&lt;author&gt;Jacobs, K.&lt;/author&gt;&lt;author&gt;Zhou, X. D.&lt;/author&gt;&lt;author&gt;Ye, H.&lt;/author&gt;&lt;author&gt;Wingfield, M. J.&lt;/author&gt;&lt;/authors&gt;&lt;/contributors&gt;&lt;auth-address&gt;Department of Microbiology and Plant Pathology, Forestry and Agricultural Biotechnology Institute (FABI), University of Pretoria, South Africa;&lt;/auth-address&gt;&lt;titles&gt;&lt;title&gt;&lt;style face="normal" font="default" size="100%"&gt;Eight new &lt;/style&gt;&lt;style face="italic" font="default" size="100%"&gt;Leptographium&lt;/style&gt;&lt;style face="normal" font="default" size="100%"&gt; species associated with tree-infesting bark beetles in China&lt;/style&gt;&lt;/title&gt;&lt;secondary-title&gt;Persoonia&lt;/secondary-title&gt;&lt;alt-title&gt;Persoonia&lt;/alt-title&gt;&lt;/titles&gt;&lt;periodical&gt;&lt;full-title&gt;Persoonia&lt;/full-title&gt;&lt;abbr-1&gt;Persoonia&lt;/abbr-1&gt;&lt;/periodical&gt;&lt;alt-periodical&gt;&lt;full-title&gt;Persoonia&lt;/full-title&gt;&lt;abbr-1&gt;Persoonia&lt;/abbr-1&gt;&lt;/alt-periodical&gt;&lt;pages&gt;94-108&lt;/pages&gt;&lt;volume&gt;25&lt;/volume&gt;&lt;dates&gt;&lt;year&gt;2010&lt;/year&gt;&lt;pub-dates&gt;&lt;date&gt;Dec&lt;/date&gt;&lt;/pub-dates&gt;&lt;/dates&gt;&lt;isbn&gt;1878-9080 (Electronic)&amp;#xD;0031-5850 (Linking)&lt;/isbn&gt;&lt;accession-num&gt;21339969&lt;/accession-num&gt;&lt;urls&gt;&lt;related-urls&gt;&lt;url&gt;&lt;style face="underline" font="default" size="100%"&gt;http://www.ncbi.nlm.nih.gov/pubmed/21339969&lt;/style&gt;&lt;/url&gt;&lt;/related-urls&gt;&lt;/urls&gt;&lt;custom2&gt;3028505&lt;/custom2&gt;&lt;electronic-resource-num&gt;&lt;style face="underline" font="default" size="100%"&gt;https://doi.org/10.3767/003158510X551097&lt;/style&gt;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Paciura et al., 2010a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conjunctum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yunnanensis</w:t>
            </w:r>
          </w:p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esiy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Hylurgops major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aaG91PC9BdXRob3I+PFllYXI+MjAxMzwvWWVhcj48UmVj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aaG91PC9BdXRob3I+PFllYXI+MjAxMzwvWWVhcj48UmVj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Paciura et al., 2010a; Zhou et al., 2013; Chang et al., 2017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cucullatum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ilongjiang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orai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typograph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hang et al., 2019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curviconidium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ili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orai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typograph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Paciura&lt;/Author&gt;&lt;Year&gt;2010&lt;/Year&gt;&lt;RecNum&gt;742&lt;/RecNum&gt;&lt;DisplayText&gt;(Paciura et al., 2010a)&lt;/DisplayText&gt;&lt;record&gt;&lt;rec-number&gt;742&lt;/rec-number&gt;&lt;foreign-keys&gt;&lt;key app="EN" db-id="xez0avspd2sx95ewf275eafxdwvetpaef5es" timestamp="1363267430"&gt;742&lt;/key&gt;&lt;/foreign-keys&gt;&lt;ref-type name="Journal Article"&gt;17&lt;/ref-type&gt;&lt;contributors&gt;&lt;authors&gt;&lt;author&gt;Paciura, D.&lt;/author&gt;&lt;author&gt;De Beer, Z. W.&lt;/author&gt;&lt;author&gt;Jacobs, K.&lt;/author&gt;&lt;author&gt;Zhou, X. D.&lt;/author&gt;&lt;author&gt;Ye, H.&lt;/author&gt;&lt;author&gt;Wingfield, M. J.&lt;/author&gt;&lt;/authors&gt;&lt;/contributors&gt;&lt;auth-address&gt;Department of Microbiology and Plant Pathology, Forestry and Agricultural Biotechnology Institute (FABI), University of Pretoria, South Africa;&lt;/auth-address&gt;&lt;titles&gt;&lt;title&gt;&lt;style face="normal" font="default" size="100%"&gt;Eight new &lt;/style&gt;&lt;style face="italic" font="default" size="100%"&gt;Leptographium&lt;/style&gt;&lt;style face="normal" font="default" size="100%"&gt; species associated with tree-infesting bark beetles in China&lt;/style&gt;&lt;/title&gt;&lt;secondary-title&gt;Persoonia&lt;/secondary-title&gt;&lt;alt-title&gt;Persoonia&lt;/alt-title&gt;&lt;/titles&gt;&lt;periodical&gt;&lt;full-title&gt;Persoonia&lt;/full-title&gt;&lt;abbr-1&gt;Persoonia&lt;/abbr-1&gt;&lt;/periodical&gt;&lt;alt-periodical&gt;&lt;full-title&gt;Persoonia&lt;/full-title&gt;&lt;abbr-1&gt;Persoonia&lt;/abbr-1&gt;&lt;/alt-periodical&gt;&lt;pages&gt;94-108&lt;/pages&gt;&lt;volume&gt;25&lt;/volume&gt;&lt;dates&gt;&lt;year&gt;2010&lt;/year&gt;&lt;pub-dates&gt;&lt;date&gt;Dec&lt;/date&gt;&lt;/pub-dates&gt;&lt;/dates&gt;&lt;isbn&gt;1878-9080 (Electronic)&amp;#xD;0031-5850 (Linking)&lt;/isbn&gt;&lt;accession-num&gt;21339969&lt;/accession-num&gt;&lt;urls&gt;&lt;related-urls&gt;&lt;url&gt;&lt;style face="underline" font="default" size="100%"&gt;http://www.ncbi.nlm.nih.gov/pubmed/21339969&lt;/style&gt;&lt;/url&gt;&lt;/related-urls&gt;&lt;/urls&gt;&lt;custom2&gt;3028505&lt;/custom2&gt;&lt;electronic-resource-num&gt;&lt;style face="underline" font="default" size="100%"&gt;https://doi.org/10.3767/003158510X551097&lt;/style&gt;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Paciura et al., 2010a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duchongi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ilongjiang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orai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typograph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Chang </w:t>
            </w:r>
            <w:r w:rsidR="002A55A8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et al.,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9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L. fenglinhensis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ilongjiang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orai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typograph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Chang </w:t>
            </w:r>
            <w:r w:rsidR="002A55A8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et al.,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9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gracil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armandi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issodes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aaG91PC9BdXRob3I+PFllYXI+MjAxMzwvWWVhcj48UmVj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aaG91PC9BdXRob3I+PFllYXI+MjAxMzwvWWVhcj48UmVj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Paciura et al., 2010a; Zhou et al., 2013; Chang et al., 2017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heilongjiangi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ilongjiang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orai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typograph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Chang </w:t>
            </w:r>
            <w:r w:rsidR="002A55A8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et al.,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9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innermongolicum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9A4380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nner Mongoli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gmelini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subelongat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Liu&lt;/Author&gt;&lt;Year&gt;2017&lt;/Year&gt;&lt;RecNum&gt;4688&lt;/RecNum&gt;&lt;DisplayText&gt;(Liu et al., 2017)&lt;/DisplayText&gt;&lt;record&gt;&lt;rec-number&gt;4688&lt;/rec-number&gt;&lt;foreign-keys&gt;&lt;key app="EN" db-id="xez0avspd2sx95ewf275eafxdwvetpaef5es" timestamp="1485185988"&gt;4688&lt;/key&gt;&lt;/foreign-keys&gt;&lt;ref-type name="Journal Article"&gt;17&lt;/ref-type&gt;&lt;contributors&gt;&lt;authors&gt;&lt;author&gt;Liu, Xue Wei&lt;/author&gt;&lt;author&gt;Wang, Hui Min&lt;/author&gt;&lt;author&gt;Lu, Quan&lt;/author&gt;&lt;author&gt;Decock, Cony&lt;/author&gt;&lt;author&gt;Li, Yong Xia&lt;/author&gt;&lt;author&gt;Zhang, Xing Yao&lt;/author&gt;&lt;/authors&gt;&lt;/contributors&gt;&lt;titles&gt;&lt;title&gt;&lt;style face="normal" font="default" size="100%"&gt;Taxonomy and pathogenicity of &lt;/style&gt;&lt;style face="italic" font="default" size="100%"&gt;Leptographium&lt;/style&gt;&lt;style face="normal" font="default" size="100%"&gt; species associated with &lt;/style&gt;&lt;style face="italic" font="default" size="100%"&gt;Ips subelongatus&lt;/style&gt;&lt;style face="normal" font="default" size="100%"&gt; infestations of &lt;/style&gt;&lt;style face="italic" font="default" size="100%"&gt;Larix&lt;/style&gt;&lt;style face="normal" font="default" size="100%"&gt; spp. in northern China, including two new species&lt;/style&gt;&lt;/title&gt;&lt;secondary-title&gt;Mycological Progress&lt;/secondary-title&gt;&lt;/titles&gt;&lt;periodical&gt;&lt;full-title&gt;Mycological Progress&lt;/full-title&gt;&lt;/periodical&gt;&lt;pages&gt;1-13&lt;/pages&gt;&lt;volume&gt;16&lt;/volume&gt;&lt;number&gt;1&lt;/number&gt;&lt;dates&gt;&lt;year&gt;2017&lt;/year&gt;&lt;pub-dates&gt;&lt;date&gt;2017//&lt;/date&gt;&lt;/pub-dates&gt;&lt;/dates&gt;&lt;isbn&gt;1861-8952&lt;/isbn&gt;&lt;urls&gt;&lt;related-urls&gt;&lt;url&gt;&lt;style face="underline" font="default" size="100%"&gt;http://dx.doi.org/10.1007/s11557-016-1245-1&lt;/style&gt;&lt;/url&gt;&lt;/related-urls&gt;&lt;/urls&gt;&lt;electronic-resource-num&gt;&lt;style face="underline" font="default" size="100%"&gt;https://doi.org/10.1007/s11557-016-1245-1&lt;/style&gt;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Liu et al., 2017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A55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koreanum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hanxi</w:t>
            </w:r>
          </w:p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hannx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abuliform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D. valens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VGFlcnVt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VGFlcnVt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Lu et al., 2009a; Taerum et al., 2013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manifestum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ilin</w:t>
            </w:r>
          </w:p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olgensis</w:t>
            </w:r>
          </w:p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yunnanensis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subelongatus</w:t>
            </w:r>
          </w:p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. verrucifron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Paciura&lt;/Author&gt;&lt;Year&gt;2010&lt;/Year&gt;&lt;RecNum&gt;742&lt;/RecNum&gt;&lt;DisplayText&gt;(Paciura et al., 2010a)&lt;/DisplayText&gt;&lt;record&gt;&lt;rec-number&gt;742&lt;/rec-number&gt;&lt;foreign-keys&gt;&lt;key app="EN" db-id="xez0avspd2sx95ewf275eafxdwvetpaef5es" timestamp="1363267430"&gt;742&lt;/key&gt;&lt;/foreign-keys&gt;&lt;ref-type name="Journal Article"&gt;17&lt;/ref-type&gt;&lt;contributors&gt;&lt;authors&gt;&lt;author&gt;Paciura, D.&lt;/author&gt;&lt;author&gt;De Beer, Z. W.&lt;/author&gt;&lt;author&gt;Jacobs, K.&lt;/author&gt;&lt;author&gt;Zhou, X. D.&lt;/author&gt;&lt;author&gt;Ye, H.&lt;/author&gt;&lt;author&gt;Wingfield, M. J.&lt;/author&gt;&lt;/authors&gt;&lt;/contributors&gt;&lt;auth-address&gt;Department of Microbiology and Plant Pathology, Forestry and Agricultural Biotechnology Institute (FABI), University of Pretoria, South Africa;&lt;/auth-address&gt;&lt;titles&gt;&lt;title&gt;&lt;style face="normal" font="default" size="100%"&gt;Eight new &lt;/style&gt;&lt;style face="italic" font="default" size="100%"&gt;Leptographium&lt;/style&gt;&lt;style face="normal" font="default" size="100%"&gt; species associated with tree-infesting bark beetles in China&lt;/style&gt;&lt;/title&gt;&lt;secondary-title&gt;Persoonia&lt;/secondary-title&gt;&lt;alt-title&gt;Persoonia&lt;/alt-title&gt;&lt;/titles&gt;&lt;periodical&gt;&lt;full-title&gt;Persoonia&lt;/full-title&gt;&lt;abbr-1&gt;Persoonia&lt;/abbr-1&gt;&lt;/periodical&gt;&lt;alt-periodical&gt;&lt;full-title&gt;Persoonia&lt;/full-title&gt;&lt;abbr-1&gt;Persoonia&lt;/abbr-1&gt;&lt;/alt-periodical&gt;&lt;pages&gt;94-108&lt;/pages&gt;&lt;volume&gt;25&lt;/volume&gt;&lt;dates&gt;&lt;year&gt;2010&lt;/year&gt;&lt;pub-dates&gt;&lt;date&gt;Dec&lt;/date&gt;&lt;/pub-dates&gt;&lt;/dates&gt;&lt;isbn&gt;1878-9080 (Electronic)&amp;#xD;0031-5850 (Linking)&lt;/isbn&gt;&lt;accession-num&gt;21339969&lt;/accession-num&gt;&lt;urls&gt;&lt;related-urls&gt;&lt;url&gt;&lt;style face="underline" font="default" size="100%"&gt;http://www.ncbi.nlm.nih.gov/pubmed/21339969&lt;/style&gt;&lt;/url&gt;&lt;/related-urls&gt;&lt;/urls&gt;&lt;custom2&gt;3028505&lt;/custom2&gt;&lt;electronic-resource-num&gt;&lt;style face="underline" font="default" size="100%"&gt;https://doi.org/10.3767/003158510X551097&lt;/style&gt;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Paciura et al., 2010a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ningerens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esiya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Co. cyperi</w:t>
            </w:r>
          </w:p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rthotomicus angulat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hang&lt;/Author&gt;&lt;Year&gt;2017&lt;/Year&gt;&lt;RecNum&gt;4837&lt;/RecNum&gt;&lt;DisplayText&gt;(Chang et al., 2017)&lt;/DisplayText&gt;&lt;record&gt;&lt;rec-number&gt;4837&lt;/rec-number&gt;&lt;foreign-keys&gt;&lt;key app="EN" db-id="xez0avspd2sx95ewf275eafxdwvetpaef5es" timestamp="1514368326"&gt;4837&lt;/key&gt;&lt;/foreign-keys&gt;&lt;ref-type name="Journal Article"&gt;17&lt;/ref-type&gt;&lt;contributors&gt;&lt;authors&gt;&lt;author&gt;Chang, Runlei&lt;/author&gt;&lt;author&gt;Duong, Tuan A.&lt;/author&gt;&lt;author&gt;Taerum, Stephen J.&lt;/author&gt;&lt;author&gt;Wingfield, Michael J.&lt;/author&gt;&lt;author&gt;Zhou, Xudong&lt;/author&gt;&lt;author&gt;de Beer, Z. Wilhelm&lt;/author&gt;&lt;/authors&gt;&lt;/contributors&gt;&lt;titles&gt;&lt;title&gt;Ophiostomatoid fungi associated with conifer-infesting beetles and their phoretic mites in Yunnan, China&lt;/title&gt;&lt;secondary-title&gt;MycoKeys&lt;/secondary-title&gt;&lt;/titles&gt;&lt;periodical&gt;&lt;full-title&gt;MycoKeys&lt;/full-title&gt;&lt;/periodical&gt;&lt;pages&gt;19-64&lt;/pages&gt;&lt;volume&gt;28&lt;/volume&gt;&lt;dates&gt;&lt;year&gt;2017&lt;/year&gt;&lt;/dates&gt;&lt;publisher&gt;Pensoft Publishers&lt;/publisher&gt;&lt;isbn&gt;1314-4057&amp;#xD;1314-4049&lt;/isbn&gt;&lt;work-type&gt;10.3897/mycokeys.28.21758&lt;/work-type&gt;&lt;urls&gt;&lt;related-urls&gt;&lt;url&gt;&lt;style face="underline" font="default" size="100%"&gt;https://doi.org/10.3897/mycokeys.28.21758&lt;/style&gt;&lt;/url&gt;&lt;/related-urls&gt;&lt;/urls&gt;&lt;electronic-resource-num&gt;https://doi.org/10.3897/mycokeys.28.21758 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Chang et al., 2017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A55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olivaceum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ilongjiang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orai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typograph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hang et al., 2019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penicillat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ilongjiang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orai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typograph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Chang </w:t>
            </w:r>
            <w:r w:rsidR="002A55A8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et al.,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9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pinet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esiy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Cs/>
                <w:color w:val="000000"/>
                <w:kern w:val="0"/>
                <w:sz w:val="18"/>
                <w:szCs w:val="18"/>
              </w:rPr>
              <w:t>–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Paciura&lt;/Author&gt;&lt;Year&gt;2010&lt;/Year&gt;&lt;RecNum&gt;742&lt;/RecNum&gt;&lt;DisplayText&gt;(Paciura et al., 2010a)&lt;/DisplayText&gt;&lt;record&gt;&lt;rec-number&gt;742&lt;/rec-number&gt;&lt;foreign-keys&gt;&lt;key app="EN" db-id="xez0avspd2sx95ewf275eafxdwvetpaef5es" timestamp="1363267430"&gt;742&lt;/key&gt;&lt;/foreign-keys&gt;&lt;ref-type name="Journal Article"&gt;17&lt;/ref-type&gt;&lt;contributors&gt;&lt;authors&gt;&lt;author&gt;Paciura, D.&lt;/author&gt;&lt;author&gt;De Beer, Z. W.&lt;/author&gt;&lt;author&gt;Jacobs, K.&lt;/author&gt;&lt;author&gt;Zhou, X. D.&lt;/author&gt;&lt;author&gt;Ye, H.&lt;/author&gt;&lt;author&gt;Wingfield, M. J.&lt;/author&gt;&lt;/authors&gt;&lt;/contributors&gt;&lt;auth-address&gt;Department of Microbiology and Plant Pathology, Forestry and Agricultural Biotechnology Institute (FABI), University of Pretoria, South Africa;&lt;/auth-address&gt;&lt;titles&gt;&lt;title&gt;&lt;style face="normal" font="default" size="100%"&gt;Eight new &lt;/style&gt;&lt;style face="italic" font="default" size="100%"&gt;Leptographium&lt;/style&gt;&lt;style face="normal" font="default" size="100%"&gt; species associated with tree-infesting bark beetles in China&lt;/style&gt;&lt;/title&gt;&lt;secondary-title&gt;Persoonia&lt;/secondary-title&gt;&lt;alt-title&gt;Persoonia&lt;/alt-title&gt;&lt;/titles&gt;&lt;periodical&gt;&lt;full-title&gt;Persoonia&lt;/full-title&gt;&lt;abbr-1&gt;Persoonia&lt;/abbr-1&gt;&lt;/periodical&gt;&lt;alt-periodical&gt;&lt;full-title&gt;Persoonia&lt;/full-title&gt;&lt;abbr-1&gt;Persoonia&lt;/abbr-1&gt;&lt;/alt-periodical&gt;&lt;pages&gt;94-108&lt;/pages&gt;&lt;volume&gt;25&lt;/volume&gt;&lt;dates&gt;&lt;year&gt;2010&lt;/year&gt;&lt;pub-dates&gt;&lt;date&gt;Dec&lt;/date&gt;&lt;/pub-dates&gt;&lt;/dates&gt;&lt;isbn&gt;1878-9080 (Electronic)&amp;#xD;0031-5850 (Linking)&lt;/isbn&gt;&lt;accession-num&gt;21339969&lt;/accession-num&gt;&lt;urls&gt;&lt;related-urls&gt;&lt;url&gt;&lt;style face="underline" font="default" size="100%"&gt;http://www.ncbi.nlm.nih.gov/pubmed/21339969&lt;/style&gt;&lt;/url&gt;&lt;/related-urls&gt;&lt;/urls&gt;&lt;custom2&gt;3028505&lt;/custom2&gt;&lt;electronic-resource-num&gt;&lt;style face="underline" font="default" size="100%"&gt;https://doi.org/10.3767/003158510X551097&lt;/style&gt;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Paciura et al., 2010a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pinicol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hanx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abuliform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D. valens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VGFlcnVt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VGFlcnVt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Lu et al., 2009a; Taerum et al., 2013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pini-densiflorae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hanxi</w:t>
            </w:r>
          </w:p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hannx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abuliform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D. valens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VGFlcnVt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VGFlcnVt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Lu et al., 2009a; Taerum et al., 2013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pistacia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istacia chin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Cs/>
                <w:color w:val="000000"/>
                <w:kern w:val="0"/>
                <w:sz w:val="18"/>
                <w:szCs w:val="18"/>
              </w:rPr>
              <w:t>–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Paciura&lt;/Author&gt;&lt;Year&gt;2010&lt;/Year&gt;&lt;RecNum&gt;742&lt;/RecNum&gt;&lt;DisplayText&gt;(Paciura et al., 2010a)&lt;/DisplayText&gt;&lt;record&gt;&lt;rec-number&gt;742&lt;/rec-number&gt;&lt;foreign-keys&gt;&lt;key app="EN" db-id="xez0avspd2sx95ewf275eafxdwvetpaef5es" timestamp="1363267430"&gt;742&lt;/key&gt;&lt;/foreign-keys&gt;&lt;ref-type name="Journal Article"&gt;17&lt;/ref-type&gt;&lt;contributors&gt;&lt;authors&gt;&lt;author&gt;Paciura, D.&lt;/author&gt;&lt;author&gt;De Beer, Z. W.&lt;/author&gt;&lt;author&gt;Jacobs, K.&lt;/author&gt;&lt;author&gt;Zhou, X. D.&lt;/author&gt;&lt;author&gt;Ye, H.&lt;/author&gt;&lt;author&gt;Wingfield, M. J.&lt;/author&gt;&lt;/authors&gt;&lt;/contributors&gt;&lt;auth-address&gt;Department of Microbiology and Plant Pathology, Forestry and Agricultural Biotechnology Institute (FABI), University of Pretoria, South Africa;&lt;/auth-address&gt;&lt;titles&gt;&lt;title&gt;&lt;style face="normal" font="default" size="100%"&gt;Eight new &lt;/style&gt;&lt;style face="italic" font="default" size="100%"&gt;Leptographium&lt;/style&gt;&lt;style face="normal" font="default" size="100%"&gt; species associated with tree-infesting bark beetles in China&lt;/style&gt;&lt;/title&gt;&lt;secondary-title&gt;Persoonia&lt;/secondary-title&gt;&lt;alt-title&gt;Persoonia&lt;/alt-title&gt;&lt;/titles&gt;&lt;periodical&gt;&lt;full-title&gt;Persoonia&lt;/full-title&gt;&lt;abbr-1&gt;Persoonia&lt;/abbr-1&gt;&lt;/periodical&gt;&lt;alt-periodical&gt;&lt;full-title&gt;Persoonia&lt;/full-title&gt;&lt;abbr-1&gt;Persoonia&lt;/abbr-1&gt;&lt;/alt-periodical&gt;&lt;pages&gt;94-108&lt;/pages&gt;&lt;volume&gt;25&lt;/volume&gt;&lt;dates&gt;&lt;year&gt;2010&lt;/year&gt;&lt;pub-dates&gt;&lt;date&gt;Dec&lt;/date&gt;&lt;/pub-dates&gt;&lt;/dates&gt;&lt;isbn&gt;1878-9080 (Electronic)&amp;#xD;0031-5850 (Linking)&lt;/isbn&gt;&lt;accession-num&gt;21339969&lt;/accession-num&gt;&lt;urls&gt;&lt;related-urls&gt;&lt;url&gt;&lt;style face="underline" font="default" size="100%"&gt;http://www.ncbi.nlm.nih.gov/pubmed/21339969&lt;/style&gt;&lt;/url&gt;&lt;/related-urls&gt;&lt;/urls&gt;&lt;custom2&gt;3028505&lt;/custom2&gt;&lt;electronic-resource-num&gt;&lt;style face="underline" font="default" size="100%"&gt;https://doi.org/10.3767/003158510X551097&lt;/style&gt;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Paciura et al., 2010a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procerum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hanxi</w:t>
            </w:r>
          </w:p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lastRenderedPageBreak/>
              <w:t>Shannxi</w:t>
            </w:r>
          </w:p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nan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lastRenderedPageBreak/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abuliformis</w:t>
            </w:r>
          </w:p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lastRenderedPageBreak/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bungean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lastRenderedPageBreak/>
              <w:t>D. valens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THUgZXQg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THUgZXQg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Lu et al., 2009a; Lu et al., 2009b; Taerum et al., 2013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shansh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ilongjiang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orai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typograph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Chang </w:t>
            </w:r>
            <w:r w:rsidR="002A55A8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et al.,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9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sinens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iangx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elliotti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Hylobitelus xiao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ZaW48L0F1dGhvcj48WWVhcj4yMDE1PC9ZZWFyPjxSZWNO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ZaW48L0F1dGhvcj48WWVhcj4yMDE1PC9ZZWFyPjxSZWNO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Yin et al., 2015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sinoprocerum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hanxi</w:t>
            </w:r>
          </w:p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bei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abuliformis</w:t>
            </w:r>
          </w:p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bungean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D. valens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THUgZXQg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THUgZXQg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Lu et al., 2009a; Lu et al., 2009b; Taerum et al., 2013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taigens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nner Mongoli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gmelini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subelongat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Liu&lt;/Author&gt;&lt;Year&gt;2017&lt;/Year&gt;&lt;RecNum&gt;4688&lt;/RecNum&gt;&lt;DisplayText&gt;(Liu et al., 2017)&lt;/DisplayText&gt;&lt;record&gt;&lt;rec-number&gt;4688&lt;/rec-number&gt;&lt;foreign-keys&gt;&lt;key app="EN" db-id="xez0avspd2sx95ewf275eafxdwvetpaef5es" timestamp="1485185988"&gt;4688&lt;/key&gt;&lt;/foreign-keys&gt;&lt;ref-type name="Journal Article"&gt;17&lt;/ref-type&gt;&lt;contributors&gt;&lt;authors&gt;&lt;author&gt;Liu, Xue Wei&lt;/author&gt;&lt;author&gt;Wang, Hui Min&lt;/author&gt;&lt;author&gt;Lu, Quan&lt;/author&gt;&lt;author&gt;Decock, Cony&lt;/author&gt;&lt;author&gt;Li, Yong Xia&lt;/author&gt;&lt;author&gt;Zhang, Xing Yao&lt;/author&gt;&lt;/authors&gt;&lt;/contributors&gt;&lt;titles&gt;&lt;title&gt;&lt;style face="normal" font="default" size="100%"&gt;Taxonomy and pathogenicity of &lt;/style&gt;&lt;style face="italic" font="default" size="100%"&gt;Leptographium&lt;/style&gt;&lt;style face="normal" font="default" size="100%"&gt; species associated with &lt;/style&gt;&lt;style face="italic" font="default" size="100%"&gt;Ips subelongatus&lt;/style&gt;&lt;style face="normal" font="default" size="100%"&gt; infestations of &lt;/style&gt;&lt;style face="italic" font="default" size="100%"&gt;Larix&lt;/style&gt;&lt;style face="normal" font="default" size="100%"&gt; spp. in northern China, including two new species&lt;/style&gt;&lt;/title&gt;&lt;secondary-title&gt;Mycological Progress&lt;/secondary-title&gt;&lt;/titles&gt;&lt;periodical&gt;&lt;full-title&gt;Mycological Progress&lt;/full-title&gt;&lt;/periodical&gt;&lt;pages&gt;1-13&lt;/pages&gt;&lt;volume&gt;16&lt;/volume&gt;&lt;number&gt;1&lt;/number&gt;&lt;dates&gt;&lt;year&gt;2017&lt;/year&gt;&lt;pub-dates&gt;&lt;date&gt;2017//&lt;/date&gt;&lt;/pub-dates&gt;&lt;/dates&gt;&lt;isbn&gt;1861-8952&lt;/isbn&gt;&lt;urls&gt;&lt;related-urls&gt;&lt;url&gt;&lt;style face="underline" font="default" size="100%"&gt;http://dx.doi.org/10.1007/s11557-016-1245-1&lt;/style&gt;&lt;/url&gt;&lt;/related-urls&gt;&lt;/urls&gt;&lt;electronic-resource-num&gt;&lt;style face="underline" font="default" size="100%"&gt;https://doi.org/10.1007/s11557-016-1245-1&lt;/style&gt;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Liu et al., 2017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truncatum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hanx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abuliform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D. valens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THUgZXQg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THUgZXQg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Lu et al., 2009a; Lu et al., 2009b; Taerum et al., 2013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xiningense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inghai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</w:t>
            </w:r>
            <w:r w:rsidR="00EE1D4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crassifolia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A06AB9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ol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oligraphus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in et al., 2019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yichun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ilongjiang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orai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typograph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Chang </w:t>
            </w:r>
            <w:r w:rsidR="002A55A8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et al.,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9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zhangi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ilongjiang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gmelini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subelongat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28380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Liu&lt;/Author&gt;&lt;Year&gt;2017&lt;/Year&gt;&lt;RecNum&gt;4688&lt;/RecNum&gt;&lt;DisplayText&gt;(Liu et al., 2017)&lt;/DisplayText&gt;&lt;record&gt;&lt;rec-number&gt;4688&lt;/rec-number&gt;&lt;foreign-keys&gt;&lt;key app="EN" db-id="xez0avspd2sx95ewf275eafxdwvetpaef5es" timestamp="1485185988"&gt;4688&lt;/key&gt;&lt;/foreign-keys&gt;&lt;ref-type name="Journal Article"&gt;17&lt;/ref-type&gt;&lt;contributors&gt;&lt;authors&gt;&lt;author&gt;Liu, Xue Wei&lt;/author&gt;&lt;author&gt;Wang, Hui Min&lt;/author&gt;&lt;author&gt;Lu, Quan&lt;/author&gt;&lt;author&gt;Decock, Cony&lt;/author&gt;&lt;author&gt;Li, Yong Xia&lt;/author&gt;&lt;author&gt;Zhang, Xing Yao&lt;/author&gt;&lt;/authors&gt;&lt;/contributors&gt;&lt;titles&gt;&lt;title&gt;&lt;style face="normal" font="default" size="100%"&gt;Taxonomy and pathogenicity of &lt;/style&gt;&lt;style face="italic" font="default" size="100%"&gt;Leptographium&lt;/style&gt;&lt;style face="normal" font="default" size="100%"&gt; species associated with &lt;/style&gt;&lt;style face="italic" font="default" size="100%"&gt;Ips subelongatus&lt;/style&gt;&lt;style face="normal" font="default" size="100%"&gt; infestations of &lt;/style&gt;&lt;style face="italic" font="default" size="100%"&gt;Larix&lt;/style&gt;&lt;style face="normal" font="default" size="100%"&gt; spp. in northern China, including two new species&lt;/style&gt;&lt;/title&gt;&lt;secondary-title&gt;Mycological Progress&lt;/secondary-title&gt;&lt;/titles&gt;&lt;periodical&gt;&lt;full-title&gt;Mycological Progress&lt;/full-title&gt;&lt;/periodical&gt;&lt;pages&gt;1-13&lt;/pages&gt;&lt;volume&gt;16&lt;/volume&gt;&lt;number&gt;1&lt;/number&gt;&lt;dates&gt;&lt;year&gt;2017&lt;/year&gt;&lt;pub-dates&gt;&lt;date&gt;2017//&lt;/date&gt;&lt;/pub-dates&gt;&lt;/dates&gt;&lt;isbn&gt;1861-8952&lt;/isbn&gt;&lt;urls&gt;&lt;related-urls&gt;&lt;url&gt;&lt;style face="underline" font="default" size="100%"&gt;http://dx.doi.org/10.1007/s11557-016-1245-1&lt;/style&gt;&lt;/url&gt;&lt;/related-urls&gt;&lt;/urls&gt;&lt;electronic-resource-num&gt;&lt;style face="underline" font="default" size="100%"&gt;https://doi.org/10.1007/s11557-016-1245-1&lt;/style&gt;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Liu et al., 2017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; Wang et al., 2020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acarorum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esiya</w:t>
            </w:r>
          </w:p>
        </w:tc>
        <w:tc>
          <w:tcPr>
            <w:tcW w:w="0" w:type="auto"/>
            <w:shd w:val="clear" w:color="auto" w:fill="auto"/>
            <w:hideMark/>
          </w:tcPr>
          <w:p w:rsidR="009355C8" w:rsidRPr="007D2CF6" w:rsidRDefault="002202A8" w:rsidP="00A06AB9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acuminatus</w:t>
            </w:r>
          </w:p>
          <w:p w:rsidR="009355C8" w:rsidRPr="007D2CF6" w:rsidRDefault="00A06AB9" w:rsidP="00A06AB9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ol. szemaoensis</w:t>
            </w:r>
          </w:p>
          <w:p w:rsidR="009355C8" w:rsidRPr="007D2CF6" w:rsidRDefault="002202A8" w:rsidP="00A06AB9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Cy. </w:t>
            </w:r>
            <w:r w:rsidR="00A06AB9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uteus</w:t>
            </w:r>
          </w:p>
          <w:p w:rsidR="009355C8" w:rsidRPr="007D2CF6" w:rsidRDefault="009355C8" w:rsidP="00A06AB9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angulatus</w:t>
            </w:r>
          </w:p>
          <w:p w:rsidR="002202A8" w:rsidRPr="007D2CF6" w:rsidRDefault="002202A8" w:rsidP="00A06AB9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Co. cyper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hang&lt;/Author&gt;&lt;Year&gt;2017&lt;/Year&gt;&lt;RecNum&gt;4837&lt;/RecNum&gt;&lt;DisplayText&gt;(Chang et al., 2017)&lt;/DisplayText&gt;&lt;record&gt;&lt;rec-number&gt;4837&lt;/rec-number&gt;&lt;foreign-keys&gt;&lt;key app="EN" db-id="xez0avspd2sx95ewf275eafxdwvetpaef5es" timestamp="1514368326"&gt;4837&lt;/key&gt;&lt;/foreign-keys&gt;&lt;ref-type name="Journal Article"&gt;17&lt;/ref-type&gt;&lt;contributors&gt;&lt;authors&gt;&lt;author&gt;Chang, Runlei&lt;/author&gt;&lt;author&gt;Duong, Tuan A.&lt;/author&gt;&lt;author&gt;Taerum, Stephen J.&lt;/author&gt;&lt;author&gt;Wingfield, Michael J.&lt;/author&gt;&lt;author&gt;Zhou, Xudong&lt;/author&gt;&lt;author&gt;de Beer, Z. Wilhelm&lt;/author&gt;&lt;/authors&gt;&lt;/contributors&gt;&lt;titles&gt;&lt;title&gt;Ophiostomatoid fungi associated with conifer-infesting beetles and their phoretic mites in Yunnan, China&lt;/title&gt;&lt;secondary-title&gt;MycoKeys&lt;/secondary-title&gt;&lt;/titles&gt;&lt;periodical&gt;&lt;full-title&gt;MycoKeys&lt;/full-title&gt;&lt;/periodical&gt;&lt;pages&gt;19-64&lt;/pages&gt;&lt;volume&gt;28&lt;/volume&gt;&lt;dates&gt;&lt;year&gt;2017&lt;/year&gt;&lt;/dates&gt;&lt;publisher&gt;Pensoft Publishers&lt;/publisher&gt;&lt;isbn&gt;1314-4057&amp;#xD;1314-4049&lt;/isbn&gt;&lt;work-type&gt;10.3897/mycokeys.28.21758&lt;/work-type&gt;&lt;urls&gt;&lt;related-urls&gt;&lt;url&gt;&lt;style face="underline" font="default" size="100%"&gt;https://doi.org/10.3897/mycokeys.28.21758&lt;/style&gt;&lt;/url&gt;&lt;/related-urls&gt;&lt;/urls&gt;&lt;electronic-resource-num&gt;https://doi.org/10.3897/mycokeys.28.21758 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Chang et al., 2017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A55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283801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aggregatum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EE1D4E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yunnanensis</w:t>
            </w:r>
          </w:p>
          <w:p w:rsidR="002202A8" w:rsidRPr="007D2CF6" w:rsidRDefault="00EE1D4E" w:rsidP="00283801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esiya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T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minor</w:t>
            </w:r>
          </w:p>
          <w:p w:rsidR="002202A8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T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yunnanensis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19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ainoa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ilin</w:t>
            </w:r>
          </w:p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ilongiang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icea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</w:t>
            </w:r>
          </w:p>
          <w:p w:rsidR="002202A8" w:rsidRPr="007D2CF6" w:rsidRDefault="00EE1D4E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i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orai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typograph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C51E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Chang </w:t>
            </w:r>
            <w:r w:rsidR="002A55A8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et al.,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9</w:t>
            </w:r>
          </w:p>
        </w:tc>
      </w:tr>
      <w:tr w:rsidR="002A55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album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Zhejiang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massoniana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A06AB9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M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alternatus/</w:t>
            </w:r>
            <w:r w:rsidR="002202A8" w:rsidRPr="007D2CF6">
              <w:rPr>
                <w:rFonts w:ascii="Times New Roman" w:hAnsi="Times New Roman" w:cs="Times New Roman"/>
              </w:rPr>
              <w:t xml:space="preserve"> 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B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xylophilus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18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bicolor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ilongjiang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i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orai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typograph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Chang </w:t>
            </w:r>
            <w:r w:rsidR="002A55A8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et al.,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9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brevipilos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esiy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. brevipilos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hang&lt;/Author&gt;&lt;Year&gt;2017&lt;/Year&gt;&lt;RecNum&gt;4837&lt;/RecNum&gt;&lt;DisplayText&gt;(Chang et al., 2017)&lt;/DisplayText&gt;&lt;record&gt;&lt;rec-number&gt;4837&lt;/rec-number&gt;&lt;foreign-keys&gt;&lt;key app="EN" db-id="xez0avspd2sx95ewf275eafxdwvetpaef5es" timestamp="1514368326"&gt;4837&lt;/key&gt;&lt;/foreign-keys&gt;&lt;ref-type name="Journal Article"&gt;17&lt;/ref-type&gt;&lt;contributors&gt;&lt;authors&gt;&lt;author&gt;Chang, Runlei&lt;/author&gt;&lt;author&gt;Duong, Tuan A.&lt;/author&gt;&lt;author&gt;Taerum, Stephen J.&lt;/author&gt;&lt;author&gt;Wingfield, Michael J.&lt;/author&gt;&lt;author&gt;Zhou, Xudong&lt;/author&gt;&lt;author&gt;de Beer, Z. Wilhelm&lt;/author&gt;&lt;/authors&gt;&lt;/contributors&gt;&lt;titles&gt;&lt;title&gt;Ophiostomatoid fungi associated with conifer-infesting beetles and their phoretic mites in Yunnan, China&lt;/title&gt;&lt;secondary-title&gt;MycoKeys&lt;/secondary-title&gt;&lt;/titles&gt;&lt;periodical&gt;&lt;full-title&gt;MycoKeys&lt;/full-title&gt;&lt;/periodical&gt;&lt;pages&gt;19-64&lt;/pages&gt;&lt;volume&gt;28&lt;/volume&gt;&lt;dates&gt;&lt;year&gt;2017&lt;/year&gt;&lt;/dates&gt;&lt;publisher&gt;Pensoft Publishers&lt;/publisher&gt;&lt;isbn&gt;1314-4057&amp;#xD;1314-4049&lt;/isbn&gt;&lt;work-type&gt;10.3897/mycokeys.28.21758&lt;/work-type&gt;&lt;urls&gt;&lt;related-urls&gt;&lt;url&gt;&lt;style face="underline" font="default" size="100%"&gt;https://doi.org/10.3897/mycokeys.28.21758&lt;/style&gt;&lt;/url&gt;&lt;/related-urls&gt;&lt;/urls&gt;&lt;electronic-resource-num&gt;https://doi.org/10.3897/mycokeys.28.21758 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Chang et al., 2017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; Wang et al., 2019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brunneolum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ilongjiang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i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orai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typograph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Chang </w:t>
            </w:r>
            <w:r w:rsidR="002A55A8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et al.,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9</w:t>
            </w:r>
          </w:p>
        </w:tc>
      </w:tr>
      <w:tr w:rsidR="002A55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canum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EE1D4E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yunnanensis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T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minor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19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floccosum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hanx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. tabuliform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D. valens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THUgZXQg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THUgZXQg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Lu et al., 2009a; Lu et al., 2009b; Taerum et al., 2013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genhense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nner Mongolia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arix gmelinii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I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ubelongatus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28380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20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283801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hongxingense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longjiang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</w:t>
            </w:r>
            <w:r w:rsidR="00EE1D4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.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gmelinii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I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ubelongatus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20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ips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hanxi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esiya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. tabuliformis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acuminatus</w:t>
            </w:r>
          </w:p>
          <w:p w:rsidR="002202A8" w:rsidRPr="007D2CF6" w:rsidRDefault="00A06AB9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ol. szemaoensis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olygraphus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sp.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D. valens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aaG91PC9BdXRob3I+PFllYXI+MjAxMzwvWWVhcj48UmVj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aaG91PC9BdXRob3I+PFllYXI+MjAxMzwvWWVhcj48UmVj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Lu et al., 2009a; Taerum et al., 2013; Zhou et al., 2013; Chang et al., 2017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ips</w:t>
            </w:r>
          </w:p>
        </w:tc>
        <w:tc>
          <w:tcPr>
            <w:tcW w:w="0" w:type="auto"/>
            <w:shd w:val="clear" w:color="auto" w:fill="auto"/>
            <w:noWrap/>
          </w:tcPr>
          <w:p w:rsidR="002A55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Zhejiang</w:t>
            </w:r>
          </w:p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lastRenderedPageBreak/>
              <w:t>Shandong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EE1D4E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lastRenderedPageBreak/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massoniana</w:t>
            </w:r>
          </w:p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lastRenderedPageBreak/>
              <w:t>P. thunbergii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lastRenderedPageBreak/>
              <w:t xml:space="preserve">M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alternatus/</w:t>
            </w:r>
            <w:r w:rsidR="002202A8" w:rsidRPr="007D2CF6">
              <w:rPr>
                <w:rFonts w:ascii="Times New Roman" w:hAnsi="Times New Roman" w:cs="Times New Roman"/>
              </w:rPr>
              <w:t xml:space="preserve"> 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B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xylophilus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18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japonicum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ilongjiang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i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orai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typograph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Chang </w:t>
            </w:r>
            <w:r w:rsidR="002A55A8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et al.,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9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5C6338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O. </w:t>
            </w:r>
            <w:r w:rsidR="005C633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jiamus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ili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icea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typograph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Chang </w:t>
            </w:r>
            <w:r w:rsidR="002A55A8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et al.,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9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jilin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ili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icea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typograph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Chang </w:t>
            </w:r>
            <w:r w:rsidR="002A55A8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et al.,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9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283801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lotiforme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nner Mongolia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EE1D4E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ylvestris var. mongolica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I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ubelongatus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20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massoniana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Zhejiang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EE1D4E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massoniana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M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alternatus/</w:t>
            </w:r>
            <w:r w:rsidR="002202A8" w:rsidRPr="007D2CF6">
              <w:rPr>
                <w:rFonts w:ascii="Times New Roman" w:hAnsi="Times New Roman" w:cs="Times New Roman"/>
              </w:rPr>
              <w:t xml:space="preserve"> 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B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xylophilus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18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O. micans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ingha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</w:t>
            </w:r>
            <w:r w:rsidR="00EE1D4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. crassifoli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D. mican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Yin&lt;/Author&gt;&lt;Year&gt;2016&lt;/Year&gt;&lt;RecNum&gt;4356&lt;/RecNum&gt;&lt;DisplayText&gt;(Yin et al., 2016)&lt;/DisplayText&gt;&lt;record&gt;&lt;rec-number&gt;4356&lt;/rec-number&gt;&lt;foreign-keys&gt;&lt;key app="EN" db-id="xez0avspd2sx95ewf275eafxdwvetpaef5es" timestamp="1452011329"&gt;4356&lt;/key&gt;&lt;/foreign-keys&gt;&lt;ref-type name="Journal Article"&gt;17&lt;/ref-type&gt;&lt;contributors&gt;&lt;authors&gt;&lt;author&gt;Yin, Ming Liang&lt;/author&gt;&lt;author&gt;Wingfield, Michael J&lt;/author&gt;&lt;author&gt;Zhou, Xu Dong&lt;/author&gt;&lt;author&gt;De Beer, Z. Wilhelm&lt;/author&gt;&lt;/authors&gt;&lt;/contributors&gt;&lt;titles&gt;&lt;title&gt;&lt;style face="normal" font="default" size="100%"&gt;Multigene phylogenies and morphological characterization of five new &lt;/style&gt;&lt;style face="italic" font="default" size="100%"&gt;Ophiostoma &lt;/style&gt;&lt;style face="normal" font="default" size="100%"&gt;spp. associated with spruce-infesting bark beetles in China&lt;/style&gt;&lt;/title&gt;&lt;secondary-title&gt;Fungal Biology&lt;/secondary-title&gt;&lt;/titles&gt;&lt;periodical&gt;&lt;full-title&gt;Fungal Biology&lt;/full-title&gt;&lt;/periodical&gt;&lt;pages&gt;454-470&lt;/pages&gt;&lt;volume&gt;120&lt;/volume&gt;&lt;number&gt;4&lt;/number&gt;&lt;keywords&gt;&lt;keyword&gt;phylogeny&lt;/keyword&gt;&lt;keyword&gt;taxonomy&lt;/keyword&gt;&lt;keyword&gt;Ophiostoma piceae complex&lt;/keyword&gt;&lt;keyword&gt;Ophiostoma brunneo-ciliatum complex&lt;/keyword&gt;&lt;/keywords&gt;&lt;dates&gt;&lt;year&gt;2016&lt;/year&gt;&lt;/dates&gt;&lt;isbn&gt;1878-6146&lt;/isbn&gt;&lt;urls&gt;&lt;related-urls&gt;&lt;url&gt;&lt;style face="underline" font="default" size="100%"&gt;http://www.sciencedirect.com/science/article/pii/S1878614615002433&lt;/style&gt;&lt;/url&gt;&lt;/related-urls&gt;&lt;/urls&gt;&lt;electronic-resource-num&gt;&lt;style face="underline" font="default" size="100%"&gt;http://dx.doi.org/10.1016/j.funbio.2015.12.004&lt;/style&gt;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Yin et al., 2016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O. minus </w:t>
            </w:r>
            <w:r w:rsidRPr="007D2CF6">
              <w:rPr>
                <w:rFonts w:ascii="Times New Roman" w:eastAsia="DengXian" w:hAnsi="Times New Roman" w:cs="Times New Roman"/>
                <w:iCs/>
                <w:color w:val="000000"/>
                <w:kern w:val="0"/>
                <w:sz w:val="18"/>
                <w:szCs w:val="18"/>
              </w:rPr>
              <w:t>Europe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nner Mongolia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</w:t>
            </w:r>
            <w:r w:rsidR="00EE1D4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.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gmelinii</w:t>
            </w:r>
          </w:p>
          <w:p w:rsidR="002202A8" w:rsidRPr="007D2CF6" w:rsidRDefault="00EE1D4E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ylvestris var. mongolica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I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ubelongatus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20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O. minus </w:t>
            </w:r>
            <w:r w:rsidRPr="007D2CF6">
              <w:rPr>
                <w:rFonts w:ascii="Times New Roman" w:eastAsia="DengXian" w:hAnsi="Times New Roman" w:cs="Times New Roman"/>
                <w:iCs/>
                <w:color w:val="000000"/>
                <w:kern w:val="0"/>
                <w:sz w:val="18"/>
                <w:szCs w:val="18"/>
              </w:rPr>
              <w:t>Europ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hanx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abuliform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D. valens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VGFlcnVt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VGFlcnVt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Lu et al., 2009a; Taerum et al., 2013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A55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O. minus </w:t>
            </w:r>
            <w:r w:rsidRPr="007D2CF6">
              <w:rPr>
                <w:rFonts w:ascii="Times New Roman" w:eastAsia="DengXian" w:hAnsi="Times New Roman" w:cs="Times New Roman"/>
                <w:iCs/>
                <w:color w:val="000000"/>
                <w:kern w:val="0"/>
                <w:sz w:val="18"/>
                <w:szCs w:val="18"/>
              </w:rPr>
              <w:t>Europe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EE1D4E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yunnanensis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T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yunnanensis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19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283801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multisynnematum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nner Mongolia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</w:t>
            </w:r>
            <w:r w:rsidR="00EE1D4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.</w:t>
            </w:r>
            <w:r w:rsidR="009355C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gmelinii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I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ubelongatus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20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nitidum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ingha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i. crassifoli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nitid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Yin&lt;/Author&gt;&lt;Year&gt;2016&lt;/Year&gt;&lt;RecNum&gt;4356&lt;/RecNum&gt;&lt;DisplayText&gt;(Yin et al., 2016)&lt;/DisplayText&gt;&lt;record&gt;&lt;rec-number&gt;4356&lt;/rec-number&gt;&lt;foreign-keys&gt;&lt;key app="EN" db-id="xez0avspd2sx95ewf275eafxdwvetpaef5es" timestamp="1452011329"&gt;4356&lt;/key&gt;&lt;/foreign-keys&gt;&lt;ref-type name="Journal Article"&gt;17&lt;/ref-type&gt;&lt;contributors&gt;&lt;authors&gt;&lt;author&gt;Yin, Ming Liang&lt;/author&gt;&lt;author&gt;Wingfield, Michael J&lt;/author&gt;&lt;author&gt;Zhou, Xu Dong&lt;/author&gt;&lt;author&gt;De Beer, Z. Wilhelm&lt;/author&gt;&lt;/authors&gt;&lt;/contributors&gt;&lt;titles&gt;&lt;title&gt;&lt;style face="normal" font="default" size="100%"&gt;Multigene phylogenies and morphological characterization of five new &lt;/style&gt;&lt;style face="italic" font="default" size="100%"&gt;Ophiostoma &lt;/style&gt;&lt;style face="normal" font="default" size="100%"&gt;spp. associated with spruce-infesting bark beetles in China&lt;/style&gt;&lt;/title&gt;&lt;secondary-title&gt;Fungal Biology&lt;/secondary-title&gt;&lt;/titles&gt;&lt;periodical&gt;&lt;full-title&gt;Fungal Biology&lt;/full-title&gt;&lt;/periodical&gt;&lt;pages&gt;454-470&lt;/pages&gt;&lt;volume&gt;120&lt;/volume&gt;&lt;number&gt;4&lt;/number&gt;&lt;keywords&gt;&lt;keyword&gt;phylogeny&lt;/keyword&gt;&lt;keyword&gt;taxonomy&lt;/keyword&gt;&lt;keyword&gt;Ophiostoma piceae complex&lt;/keyword&gt;&lt;keyword&gt;Ophiostoma brunneo-ciliatum complex&lt;/keyword&gt;&lt;/keywords&gt;&lt;dates&gt;&lt;year&gt;2016&lt;/year&gt;&lt;/dates&gt;&lt;isbn&gt;1878-6146&lt;/isbn&gt;&lt;urls&gt;&lt;related-urls&gt;&lt;url&gt;&lt;style face="underline" font="default" size="100%"&gt;http://www.sciencedirect.com/science/article/pii/S1878614615002433&lt;/style&gt;&lt;/url&gt;&lt;/related-urls&gt;&lt;/urls&gt;&lt;electronic-resource-num&gt;&lt;style face="underline" font="default" size="100%"&gt;http://dx.doi.org/10.1016/j.funbio.2015.12.004&lt;/style&gt;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Yin et al., 2016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O. olgensis 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ilongjiang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nner Mongolia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gmelini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olg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subelongatus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Wang&lt;/Author&gt;&lt;Year&gt;2016&lt;/Year&gt;&lt;RecNum&gt;4687&lt;/RecNum&gt;&lt;DisplayText&gt;(Wang et al., 2016)&lt;/DisplayText&gt;&lt;record&gt;&lt;rec-number&gt;4687&lt;/rec-number&gt;&lt;foreign-keys&gt;&lt;key app="EN" db-id="xez0avspd2sx95ewf275eafxdwvetpaef5es" timestamp="1485185889"&gt;4687&lt;/key&gt;&lt;/foreign-keys&gt;&lt;ref-type name="Journal Article"&gt;17&lt;/ref-type&gt;&lt;contributors&gt;&lt;authors&gt;&lt;author&gt;Wang, Huimin&lt;/author&gt;&lt;author&gt;Lu, Quan&lt;/author&gt;&lt;author&gt;Meng, Xianjing&lt;/author&gt;&lt;author&gt;Liu, Xuewei&lt;/author&gt;&lt;author&gt;Decock, Cony&lt;/author&gt;&lt;author&gt;Zhang, Xingyao&lt;/author&gt;&lt;/authors&gt;&lt;/contributors&gt;&lt;titles&gt;&lt;title&gt;&lt;style face="italic" font="default" size="100%"&gt;Ophiostoma olgensis&lt;/style&gt;&lt;style face="normal" font="default" size="100%"&gt; , a new species associated with &lt;/style&gt;&lt;style face="italic" font="default" size="100%"&gt;Larix&lt;/style&gt;&lt;style face="normal" font="default" size="100%"&gt; spp . and &lt;/style&gt;&lt;style face="italic" font="default" size="100%"&gt;Ips subelongatus&lt;/style&gt;&lt;style face="normal" font="default" size="100%"&gt; in northern China&lt;/style&gt;&lt;/title&gt;&lt;secondary-title&gt;2016&lt;/secondary-title&gt;&lt;short-title&gt;Ophiostoma olgensis , a new species associated with Larix spp . and Ips subelongatus in northern China&lt;/short-title&gt;&lt;/titles&gt;&lt;periodical&gt;&lt;full-title&gt;2016&lt;/full-title&gt;&lt;/periodical&gt;&lt;pages&gt;9&lt;/pages&gt;&lt;volume&gt;282&lt;/volume&gt;&lt;number&gt;4&lt;/number&gt;&lt;edition&gt;2016-11-01&lt;/edition&gt;&lt;section&gt;282&lt;/section&gt;&lt;keywords&gt;&lt;keyword&gt;Larix gmelini, Larix olgensis, Ophiostoma minus complex, pathogenicity, Fungi&lt;/keyword&gt;&lt;/keywords&gt;&lt;dates&gt;&lt;year&gt;2016&lt;/year&gt;&lt;pub-dates&gt;&lt;date&gt;2016-11-01&lt;/date&gt;&lt;/pub-dates&gt;&lt;/dates&gt;&lt;isbn&gt;1179-3163&lt;/isbn&gt;&lt;work-type&gt;Larix gmelini, Larix olgensis, Ophiostoma minus complex, pathogenicity, Fungi&lt;/work-type&gt;&lt;urls&gt;&lt;related-urls&gt;&lt;url&gt;&lt;style face="underline" font="default" size="100%"&gt;http://biotaxa.org/Phytotaxa/article/view/phytotaxa.282.4.5&lt;/style&gt;&lt;/url&gt;&lt;/related-urls&gt;&lt;/urls&gt;&lt;electronic-resource-num&gt;https://doi.org/10.11646/phytotaxa.282.4.5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Wang et al., 2016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283801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peniculi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nner Mongolia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</w:t>
            </w:r>
            <w:r w:rsidR="00EE1D4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.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gmelinii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I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ubelongatus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20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piceae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ilin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hanxi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abuliformis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L. olgensis 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D. valens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subelongatus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UGFjaXVy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UGFjaXVy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Lu et al., 2009a; Paciura et al., 2010b; Taerum et al., 2013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O. poligraphi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ingha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i. crassifoli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. poligraph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Yin&lt;/Author&gt;&lt;Year&gt;2016&lt;/Year&gt;&lt;RecNum&gt;4356&lt;/RecNum&gt;&lt;DisplayText&gt;(Yin et al., 2016)&lt;/DisplayText&gt;&lt;record&gt;&lt;rec-number&gt;4356&lt;/rec-number&gt;&lt;foreign-keys&gt;&lt;key app="EN" db-id="xez0avspd2sx95ewf275eafxdwvetpaef5es" timestamp="1452011329"&gt;4356&lt;/key&gt;&lt;/foreign-keys&gt;&lt;ref-type name="Journal Article"&gt;17&lt;/ref-type&gt;&lt;contributors&gt;&lt;authors&gt;&lt;author&gt;Yin, Ming Liang&lt;/author&gt;&lt;author&gt;Wingfield, Michael J&lt;/author&gt;&lt;author&gt;Zhou, Xu Dong&lt;/author&gt;&lt;author&gt;De Beer, Z. Wilhelm&lt;/author&gt;&lt;/authors&gt;&lt;/contributors&gt;&lt;titles&gt;&lt;title&gt;&lt;style face="normal" font="default" size="100%"&gt;Multigene phylogenies and morphological characterization of five new &lt;/style&gt;&lt;style face="italic" font="default" size="100%"&gt;Ophiostoma &lt;/style&gt;&lt;style face="normal" font="default" size="100%"&gt;spp. associated with spruce-infesting bark beetles in China&lt;/style&gt;&lt;/title&gt;&lt;secondary-title&gt;Fungal Biology&lt;/secondary-title&gt;&lt;/titles&gt;&lt;periodical&gt;&lt;full-title&gt;Fungal Biology&lt;/full-title&gt;&lt;/periodical&gt;&lt;pages&gt;454-470&lt;/pages&gt;&lt;volume&gt;120&lt;/volume&gt;&lt;number&gt;4&lt;/number&gt;&lt;keywords&gt;&lt;keyword&gt;phylogeny&lt;/keyword&gt;&lt;keyword&gt;taxonomy&lt;/keyword&gt;&lt;keyword&gt;Ophiostoma piceae complex&lt;/keyword&gt;&lt;keyword&gt;Ophiostoma brunneo-ciliatum complex&lt;/keyword&gt;&lt;/keywords&gt;&lt;dates&gt;&lt;year&gt;2016&lt;/year&gt;&lt;/dates&gt;&lt;isbn&gt;1878-6146&lt;/isbn&gt;&lt;urls&gt;&lt;related-urls&gt;&lt;url&gt;&lt;style face="underline" font="default" size="100%"&gt;http://www.sciencedirect.com/science/article/pii/S1878614615002433&lt;/style&gt;&lt;/url&gt;&lt;/related-urls&gt;&lt;/urls&gt;&lt;electronic-resource-num&gt;&lt;style face="underline" font="default" size="100%"&gt;http://dx.doi.org/10.1016/j.funbio.2015.12.004&lt;/style&gt;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Yin et al., 2016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283801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pseudobicolor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nner Mongolia</w:t>
            </w:r>
          </w:p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ilongjiang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EE1D4E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L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gmelinii</w:t>
            </w:r>
          </w:p>
          <w:p w:rsidR="002202A8" w:rsidRPr="007D2CF6" w:rsidRDefault="00EE1D4E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L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rincipis-rupprechtii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I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ubelongatus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20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qinghaiens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ingha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i.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crassifolia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. poligraphus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D. mican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Yin&lt;/Author&gt;&lt;Year&gt;2016&lt;/Year&gt;&lt;RecNum&gt;4356&lt;/RecNum&gt;&lt;DisplayText&gt;(Yin et al., 2016)&lt;/DisplayText&gt;&lt;record&gt;&lt;rec-number&gt;4356&lt;/rec-number&gt;&lt;foreign-keys&gt;&lt;key app="EN" db-id="xez0avspd2sx95ewf275eafxdwvetpaef5es" timestamp="1452011329"&gt;4356&lt;/key&gt;&lt;/foreign-keys&gt;&lt;ref-type name="Journal Article"&gt;17&lt;/ref-type&gt;&lt;contributors&gt;&lt;authors&gt;&lt;author&gt;Yin, Ming Liang&lt;/author&gt;&lt;author&gt;Wingfield, Michael J&lt;/author&gt;&lt;author&gt;Zhou, Xu Dong&lt;/author&gt;&lt;author&gt;De Beer, Z. Wilhelm&lt;/author&gt;&lt;/authors&gt;&lt;/contributors&gt;&lt;titles&gt;&lt;title&gt;&lt;style face="normal" font="default" size="100%"&gt;Multigene phylogenies and morphological characterization of five new &lt;/style&gt;&lt;style face="italic" font="default" size="100%"&gt;Ophiostoma &lt;/style&gt;&lt;style face="normal" font="default" size="100%"&gt;spp. associated with spruce-infesting bark beetles in China&lt;/style&gt;&lt;/title&gt;&lt;secondary-title&gt;Fungal Biology&lt;/secondary-title&gt;&lt;/titles&gt;&lt;periodical&gt;&lt;full-title&gt;Fungal Biology&lt;/full-title&gt;&lt;/periodical&gt;&lt;pages&gt;454-470&lt;/pages&gt;&lt;volume&gt;120&lt;/volume&gt;&lt;number&gt;4&lt;/number&gt;&lt;keywords&gt;&lt;keyword&gt;phylogeny&lt;/keyword&gt;&lt;keyword&gt;taxonomy&lt;/keyword&gt;&lt;keyword&gt;Ophiostoma piceae complex&lt;/keyword&gt;&lt;keyword&gt;Ophiostoma brunneo-ciliatum complex&lt;/keyword&gt;&lt;/keywords&gt;&lt;dates&gt;&lt;year&gt;2016&lt;/year&gt;&lt;/dates&gt;&lt;isbn&gt;1878-6146&lt;/isbn&gt;&lt;urls&gt;&lt;related-urls&gt;&lt;url&gt;&lt;style face="underline" font="default" size="100%"&gt;http://www.sciencedirect.com/science/article/pii/S1878614615002433&lt;/style&gt;&lt;/url&gt;&lt;/related-urls&gt;&lt;/urls&gt;&lt;electronic-resource-num&gt;&lt;style face="underline" font="default" size="100%"&gt;http://dx.doi.org/10.1016/j.funbio.2015.12.004&lt;/style&gt;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Yin et al., 2016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querc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yunnanensis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Abies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</w:t>
            </w:r>
          </w:p>
          <w:p w:rsidR="002202A8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emaonensis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Tsuga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</w:t>
            </w:r>
          </w:p>
          <w:p w:rsidR="002202A8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esiya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. dumosa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. babylonica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acuminatus</w:t>
            </w:r>
          </w:p>
          <w:p w:rsidR="002202A8" w:rsidRPr="007D2CF6" w:rsidRDefault="00A06AB9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ol. szemaoensis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</w:t>
            </w:r>
            <w:r w:rsidR="00A06AB9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l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. verrucifrons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. piniperda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Unknown spp.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issodes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aaG91PC9BdXRob3I+PFllYXI+MjAxMzwvWWVhcj48UmVj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aaG91PC9BdXRob3I+PFllYXI+MjAxMzwvWWVhcj48UmVj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Paciura et al., 2010b; Zhou et al., 2013; Chang et al., 2017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283801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rufum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nner Mongolia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EE1D4E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L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gmelinii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I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ubelongatus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20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lastRenderedPageBreak/>
              <w:t>O. setosum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Tsuga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Abies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. dumosa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Cs/>
                <w:color w:val="000000"/>
                <w:kern w:val="0"/>
                <w:sz w:val="18"/>
                <w:szCs w:val="18"/>
              </w:rPr>
              <w:t>Unknown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issodes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aaG91PC9BdXRob3I+PFllYXI+MjAxMzwvWWVhcj48UmVj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aaG91PC9BdXRob3I+PFllYXI+MjAxMzwvWWVhcj48UmVj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Paciura et al., 2010b; Zhou et al., 2013; Chang et al., 2017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shangrila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ingha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i.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purpure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shangril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Yin&lt;/Author&gt;&lt;Year&gt;2016&lt;/Year&gt;&lt;RecNum&gt;4356&lt;/RecNum&gt;&lt;DisplayText&gt;(Yin et al., 2016)&lt;/DisplayText&gt;&lt;record&gt;&lt;rec-number&gt;4356&lt;/rec-number&gt;&lt;foreign-keys&gt;&lt;key app="EN" db-id="xez0avspd2sx95ewf275eafxdwvetpaef5es" timestamp="1452011329"&gt;4356&lt;/key&gt;&lt;/foreign-keys&gt;&lt;ref-type name="Journal Article"&gt;17&lt;/ref-type&gt;&lt;contributors&gt;&lt;authors&gt;&lt;author&gt;Yin, Ming Liang&lt;/author&gt;&lt;author&gt;Wingfield, Michael J&lt;/author&gt;&lt;author&gt;Zhou, Xu Dong&lt;/author&gt;&lt;author&gt;De Beer, Z. Wilhelm&lt;/author&gt;&lt;/authors&gt;&lt;/contributors&gt;&lt;titles&gt;&lt;title&gt;&lt;style face="normal" font="default" size="100%"&gt;Multigene phylogenies and morphological characterization of five new &lt;/style&gt;&lt;style face="italic" font="default" size="100%"&gt;Ophiostoma &lt;/style&gt;&lt;style face="normal" font="default" size="100%"&gt;spp. associated with spruce-infesting bark beetles in China&lt;/style&gt;&lt;/title&gt;&lt;secondary-title&gt;Fungal Biology&lt;/secondary-title&gt;&lt;/titles&gt;&lt;periodical&gt;&lt;full-title&gt;Fungal Biology&lt;/full-title&gt;&lt;/periodical&gt;&lt;pages&gt;454-470&lt;/pages&gt;&lt;volume&gt;120&lt;/volume&gt;&lt;number&gt;4&lt;/number&gt;&lt;keywords&gt;&lt;keyword&gt;phylogeny&lt;/keyword&gt;&lt;keyword&gt;taxonomy&lt;/keyword&gt;&lt;keyword&gt;Ophiostoma piceae complex&lt;/keyword&gt;&lt;keyword&gt;Ophiostoma brunneo-ciliatum complex&lt;/keyword&gt;&lt;/keywords&gt;&lt;dates&gt;&lt;year&gt;2016&lt;/year&gt;&lt;/dates&gt;&lt;isbn&gt;1878-6146&lt;/isbn&gt;&lt;urls&gt;&lt;related-urls&gt;&lt;url&gt;&lt;style face="underline" font="default" size="100%"&gt;http://www.sciencedirect.com/science/article/pii/S1878614615002433&lt;/style&gt;&lt;/url&gt;&lt;/related-urls&gt;&lt;/urls&gt;&lt;electronic-resource-num&gt;&lt;style face="underline" font="default" size="100%"&gt;http://dx.doi.org/10.1016/j.funbio.2015.12.004&lt;/style&gt;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Yin et al., 2016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283801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subelongati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ilongjiang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EE1D4E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L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gmelinii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I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ubelongatus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20</w:t>
            </w:r>
          </w:p>
        </w:tc>
      </w:tr>
      <w:tr w:rsidR="002A55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283801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tingens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EE1D4E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yunnanensis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T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yunnanensis</w:t>
            </w:r>
          </w:p>
          <w:p w:rsidR="002202A8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T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minor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19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tsots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esiya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Co. cyperi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Cyrtogenius Luteus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hang&lt;/Author&gt;&lt;Year&gt;2017&lt;/Year&gt;&lt;RecNum&gt;4837&lt;/RecNum&gt;&lt;DisplayText&gt;(Chang et al., 2017)&lt;/DisplayText&gt;&lt;record&gt;&lt;rec-number&gt;4837&lt;/rec-number&gt;&lt;foreign-keys&gt;&lt;key app="EN" db-id="xez0avspd2sx95ewf275eafxdwvetpaef5es" timestamp="1514368326"&gt;4837&lt;/key&gt;&lt;/foreign-keys&gt;&lt;ref-type name="Journal Article"&gt;17&lt;/ref-type&gt;&lt;contributors&gt;&lt;authors&gt;&lt;author&gt;Chang, Runlei&lt;/author&gt;&lt;author&gt;Duong, Tuan A.&lt;/author&gt;&lt;author&gt;Taerum, Stephen J.&lt;/author&gt;&lt;author&gt;Wingfield, Michael J.&lt;/author&gt;&lt;author&gt;Zhou, Xudong&lt;/author&gt;&lt;author&gt;de Beer, Z. Wilhelm&lt;/author&gt;&lt;/authors&gt;&lt;/contributors&gt;&lt;titles&gt;&lt;title&gt;Ophiostomatoid fungi associated with conifer-infesting beetles and their phoretic mites in Yunnan, China&lt;/title&gt;&lt;secondary-title&gt;MycoKeys&lt;/secondary-title&gt;&lt;/titles&gt;&lt;periodical&gt;&lt;full-title&gt;MycoKeys&lt;/full-title&gt;&lt;/periodical&gt;&lt;pages&gt;19-64&lt;/pages&gt;&lt;volume&gt;28&lt;/volume&gt;&lt;dates&gt;&lt;year&gt;2017&lt;/year&gt;&lt;/dates&gt;&lt;publisher&gt;Pensoft Publishers&lt;/publisher&gt;&lt;isbn&gt;1314-4057&amp;#xD;1314-4049&lt;/isbn&gt;&lt;work-type&gt;10.3897/mycokeys.28.21758&lt;/work-type&gt;&lt;urls&gt;&lt;related-urls&gt;&lt;url&gt;&lt;style face="underline" font="default" size="100%"&gt;https://doi.org/10.3897/mycokeys.28.21758&lt;/style&gt;&lt;/url&gt;&lt;/related-urls&gt;&lt;/urls&gt;&lt;electronic-resource-num&gt;https://doi.org/10.3897/mycokeys.28.21758 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Chang et al., 2017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typograph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ilongjiang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orai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typograph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Chang </w:t>
            </w:r>
            <w:r w:rsidR="002A55A8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et al.,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9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wuyingi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ilongjiang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orai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typograph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Chang </w:t>
            </w:r>
            <w:r w:rsidR="002A55A8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et al.,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9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</w:tcPr>
          <w:p w:rsidR="002202A8" w:rsidRPr="007D2CF6" w:rsidRDefault="002202A8" w:rsidP="00283801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xinganense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nner Mongolia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EE1D4E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L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gmelinii</w:t>
            </w:r>
          </w:p>
        </w:tc>
        <w:tc>
          <w:tcPr>
            <w:tcW w:w="0" w:type="auto"/>
            <w:shd w:val="clear" w:color="auto" w:fill="auto"/>
          </w:tcPr>
          <w:p w:rsidR="002202A8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I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ubelongatus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20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. yunshan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ilongjiang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orai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typograph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Chang </w:t>
            </w:r>
            <w:r w:rsidR="002A55A8"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et al.,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9</w:t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Ophiostoma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 1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ilin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olgensis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. dumosa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subelongatus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issodes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Zhou&lt;/Author&gt;&lt;Year&gt;2013&lt;/Year&gt;&lt;RecNum&gt;3719&lt;/RecNum&gt;&lt;DisplayText&gt;(Zhou et al., 2013)&lt;/DisplayText&gt;&lt;record&gt;&lt;rec-number&gt;3719&lt;/rec-number&gt;&lt;foreign-keys&gt;&lt;key app="EN" db-id="xez0avspd2sx95ewf275eafxdwvetpaef5es" timestamp="1399632789"&gt;3719&lt;/key&gt;&lt;/foreign-keys&gt;&lt;ref-type name="Book Section"&gt;5&lt;/ref-type&gt;&lt;contributors&gt;&lt;authors&gt;&lt;author&gt;Zhou, Xu Dong&lt;/author&gt;&lt;author&gt;De Beer, Z. W &lt;/author&gt;&lt;author&gt;Wingfield, M J&lt;/author&gt;&lt;/authors&gt;&lt;secondary-authors&gt;&lt;author&gt;Seifert, Keith A.&lt;/author&gt;&lt;author&gt;De Beer, Z. Wilhelm &lt;/author&gt;&lt;author&gt;Wingfield, Michael J.&lt;/author&gt;&lt;/secondary-authors&gt;&lt;/contributors&gt;&lt;titles&gt;&lt;title&gt;Ophiostomatoid fungi associated with conifer-infecting bark beetles in China&lt;/title&gt;&lt;secondary-title&gt;Ophiostomatoid Fungi: Expanding Frontiers&lt;/secondary-title&gt;&lt;/titles&gt;&lt;pages&gt;91-98&lt;/pages&gt;&lt;dates&gt;&lt;year&gt;2013&lt;/year&gt;&lt;/dates&gt;&lt;pub-location&gt;Utrecht, The Netherlands&lt;/pub-location&gt;&lt;publisher&gt;CBS&lt;/publisher&gt;&lt;urls&gt;&lt;/urls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Zhou et al., 2013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Ophiostoma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 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ili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. olg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I. subelongatu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Zhou&lt;/Author&gt;&lt;Year&gt;2013&lt;/Year&gt;&lt;RecNum&gt;3719&lt;/RecNum&gt;&lt;DisplayText&gt;(Zhou et al., 2013)&lt;/DisplayText&gt;&lt;record&gt;&lt;rec-number&gt;3719&lt;/rec-number&gt;&lt;foreign-keys&gt;&lt;key app="EN" db-id="xez0avspd2sx95ewf275eafxdwvetpaef5es" timestamp="1399632789"&gt;3719&lt;/key&gt;&lt;/foreign-keys&gt;&lt;ref-type name="Book Section"&gt;5&lt;/ref-type&gt;&lt;contributors&gt;&lt;authors&gt;&lt;author&gt;Zhou, Xu Dong&lt;/author&gt;&lt;author&gt;De Beer, Z. W &lt;/author&gt;&lt;author&gt;Wingfield, M J&lt;/author&gt;&lt;/authors&gt;&lt;secondary-authors&gt;&lt;author&gt;Seifert, Keith A.&lt;/author&gt;&lt;author&gt;De Beer, Z. Wilhelm &lt;/author&gt;&lt;author&gt;Wingfield, Michael J.&lt;/author&gt;&lt;/secondary-authors&gt;&lt;/contributors&gt;&lt;titles&gt;&lt;title&gt;Ophiostomatoid fungi associated with conifer-infecting bark beetles in China&lt;/title&gt;&lt;secondary-title&gt;Ophiostomatoid Fungi: Expanding Frontiers&lt;/secondary-title&gt;&lt;/titles&gt;&lt;pages&gt;91-98&lt;/pages&gt;&lt;dates&gt;&lt;year&gt;2013&lt;/year&gt;&lt;/dates&gt;&lt;pub-location&gt;Utrecht, The Netherlands&lt;/pub-location&gt;&lt;publisher&gt;CBS&lt;/publisher&gt;&lt;urls&gt;&lt;/urls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Zhou et al., 2013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Ophiostoma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 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hanx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abuliform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D. valens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VGFlcnVt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VGFlcnVt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Lu et al., 2009a; Taerum et al., 2013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Ophiostoma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 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ili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orai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Cs/>
                <w:color w:val="000000"/>
                <w:kern w:val="0"/>
                <w:sz w:val="18"/>
                <w:szCs w:val="18"/>
              </w:rPr>
              <w:t>–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Zhou&lt;/Author&gt;&lt;Year&gt;2013&lt;/Year&gt;&lt;RecNum&gt;3719&lt;/RecNum&gt;&lt;DisplayText&gt;(Zhou et al., 2013)&lt;/DisplayText&gt;&lt;record&gt;&lt;rec-number&gt;3719&lt;/rec-number&gt;&lt;foreign-keys&gt;&lt;key app="EN" db-id="xez0avspd2sx95ewf275eafxdwvetpaef5es" timestamp="1399632789"&gt;3719&lt;/key&gt;&lt;/foreign-keys&gt;&lt;ref-type name="Book Section"&gt;5&lt;/ref-type&gt;&lt;contributors&gt;&lt;authors&gt;&lt;author&gt;Zhou, Xu Dong&lt;/author&gt;&lt;author&gt;De Beer, Z. W &lt;/author&gt;&lt;author&gt;Wingfield, M J&lt;/author&gt;&lt;/authors&gt;&lt;secondary-authors&gt;&lt;author&gt;Seifert, Keith A.&lt;/author&gt;&lt;author&gt;De Beer, Z. Wilhelm &lt;/author&gt;&lt;author&gt;Wingfield, Michael J.&lt;/author&gt;&lt;/secondary-authors&gt;&lt;/contributors&gt;&lt;titles&gt;&lt;title&gt;Ophiostomatoid fungi associated with conifer-infecting bark beetles in China&lt;/title&gt;&lt;secondary-title&gt;Ophiostomatoid Fungi: Expanding Frontiers&lt;/secondary-title&gt;&lt;/titles&gt;&lt;pages&gt;91-98&lt;/pages&gt;&lt;dates&gt;&lt;year&gt;2013&lt;/year&gt;&lt;/dates&gt;&lt;pub-location&gt;Utrecht, The Netherlands&lt;/pub-location&gt;&lt;publisher&gt;CBS&lt;/publisher&gt;&lt;urls&gt;&lt;/urls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Zhou et al., 2013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Ophiostoma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 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yunnanensis</w:t>
            </w:r>
          </w:p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Abies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</w:t>
            </w:r>
          </w:p>
          <w:p w:rsidR="002202A8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esiy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H. major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Zhou&lt;/Author&gt;&lt;Year&gt;2013&lt;/Year&gt;&lt;RecNum&gt;3719&lt;/RecNum&gt;&lt;DisplayText&gt;(Zhou et al., 2013)&lt;/DisplayText&gt;&lt;record&gt;&lt;rec-number&gt;3719&lt;/rec-number&gt;&lt;foreign-keys&gt;&lt;key app="EN" db-id="xez0avspd2sx95ewf275eafxdwvetpaef5es" timestamp="1399632789"&gt;3719&lt;/key&gt;&lt;/foreign-keys&gt;&lt;ref-type name="Book Section"&gt;5&lt;/ref-type&gt;&lt;contributors&gt;&lt;authors&gt;&lt;author&gt;Zhou, Xu Dong&lt;/author&gt;&lt;author&gt;De Beer, Z. W &lt;/author&gt;&lt;author&gt;Wingfield, M J&lt;/author&gt;&lt;/authors&gt;&lt;secondary-authors&gt;&lt;author&gt;Seifert, Keith A.&lt;/author&gt;&lt;author&gt;De Beer, Z. Wilhelm &lt;/author&gt;&lt;author&gt;Wingfield, Michael J.&lt;/author&gt;&lt;/secondary-authors&gt;&lt;/contributors&gt;&lt;titles&gt;&lt;title&gt;Ophiostomatoid fungi associated with conifer-infecting bark beetles in China&lt;/title&gt;&lt;secondary-title&gt;Ophiostomatoid Fungi: Expanding Frontiers&lt;/secondary-title&gt;&lt;/titles&gt;&lt;pages&gt;91-98&lt;/pages&gt;&lt;dates&gt;&lt;year&gt;2013&lt;/year&gt;&lt;/dates&gt;&lt;pub-location&gt;Utrecht, The Netherlands&lt;/pub-location&gt;&lt;publisher&gt;CBS&lt;/publisher&gt;&lt;urls&gt;&lt;/urls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Zhou et al., 2013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Ophiostoma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 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emaonens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Unknow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hang&lt;/Author&gt;&lt;Year&gt;2017&lt;/Year&gt;&lt;RecNum&gt;4837&lt;/RecNum&gt;&lt;DisplayText&gt;(Chang et al., 2017)&lt;/DisplayText&gt;&lt;record&gt;&lt;rec-number&gt;4837&lt;/rec-number&gt;&lt;foreign-keys&gt;&lt;key app="EN" db-id="xez0avspd2sx95ewf275eafxdwvetpaef5es" timestamp="1514368326"&gt;4837&lt;/key&gt;&lt;/foreign-keys&gt;&lt;ref-type name="Journal Article"&gt;17&lt;/ref-type&gt;&lt;contributors&gt;&lt;authors&gt;&lt;author&gt;Chang, Runlei&lt;/author&gt;&lt;author&gt;Duong, Tuan A.&lt;/author&gt;&lt;author&gt;Taerum, Stephen J.&lt;/author&gt;&lt;author&gt;Wingfield, Michael J.&lt;/author&gt;&lt;author&gt;Zhou, Xudong&lt;/author&gt;&lt;author&gt;de Beer, Z. Wilhelm&lt;/author&gt;&lt;/authors&gt;&lt;/contributors&gt;&lt;titles&gt;&lt;title&gt;Ophiostomatoid fungi associated with conifer-infesting beetles and their phoretic mites in Yunnan, China&lt;/title&gt;&lt;secondary-title&gt;MycoKeys&lt;/secondary-title&gt;&lt;/titles&gt;&lt;periodical&gt;&lt;full-title&gt;MycoKeys&lt;/full-title&gt;&lt;/periodical&gt;&lt;pages&gt;19-64&lt;/pages&gt;&lt;volume&gt;28&lt;/volume&gt;&lt;dates&gt;&lt;year&gt;2017&lt;/year&gt;&lt;/dates&gt;&lt;publisher&gt;Pensoft Publishers&lt;/publisher&gt;&lt;isbn&gt;1314-4057&amp;#xD;1314-4049&lt;/isbn&gt;&lt;work-type&gt;10.3897/mycokeys.28.21758&lt;/work-type&gt;&lt;urls&gt;&lt;related-urls&gt;&lt;url&gt;&lt;style face="underline" font="default" size="100%"&gt;https://doi.org/10.3897/mycokeys.28.21758&lt;/style&gt;&lt;/url&gt;&lt;/related-urls&gt;&lt;/urls&gt;&lt;electronic-resource-num&gt;https://doi.org/10.3897/mycokeys.28.21758 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Chang et al., 2017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202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Ophiostoma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 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Tsuga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Unknown</w:t>
            </w:r>
          </w:p>
        </w:tc>
        <w:tc>
          <w:tcPr>
            <w:tcW w:w="0" w:type="auto"/>
            <w:shd w:val="clear" w:color="auto" w:fill="auto"/>
            <w:noWrap/>
          </w:tcPr>
          <w:p w:rsidR="002202A8" w:rsidRPr="007D2CF6" w:rsidRDefault="002202A8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hang&lt;/Author&gt;&lt;Year&gt;2017&lt;/Year&gt;&lt;RecNum&gt;4837&lt;/RecNum&gt;&lt;DisplayText&gt;(Chang et al., 2017)&lt;/DisplayText&gt;&lt;record&gt;&lt;rec-number&gt;4837&lt;/rec-number&gt;&lt;foreign-keys&gt;&lt;key app="EN" db-id="xez0avspd2sx95ewf275eafxdwvetpaef5es" timestamp="1514368326"&gt;4837&lt;/key&gt;&lt;/foreign-keys&gt;&lt;ref-type name="Journal Article"&gt;17&lt;/ref-type&gt;&lt;contributors&gt;&lt;authors&gt;&lt;author&gt;Chang, Runlei&lt;/author&gt;&lt;author&gt;Duong, Tuan A.&lt;/author&gt;&lt;author&gt;Taerum, Stephen J.&lt;/author&gt;&lt;author&gt;Wingfield, Michael J.&lt;/author&gt;&lt;author&gt;Zhou, Xudong&lt;/author&gt;&lt;author&gt;de Beer, Z. Wilhelm&lt;/author&gt;&lt;/authors&gt;&lt;/contributors&gt;&lt;titles&gt;&lt;title&gt;Ophiostomatoid fungi associated with conifer-infesting beetles and their phoretic mites in Yunnan, China&lt;/title&gt;&lt;secondary-title&gt;MycoKeys&lt;/secondary-title&gt;&lt;/titles&gt;&lt;periodical&gt;&lt;full-title&gt;MycoKeys&lt;/full-title&gt;&lt;/periodical&gt;&lt;pages&gt;19-64&lt;/pages&gt;&lt;volume&gt;28&lt;/volume&gt;&lt;dates&gt;&lt;year&gt;2017&lt;/year&gt;&lt;/dates&gt;&lt;publisher&gt;Pensoft Publishers&lt;/publisher&gt;&lt;isbn&gt;1314-4057&amp;#xD;1314-4049&lt;/isbn&gt;&lt;work-type&gt;10.3897/mycokeys.28.21758&lt;/work-type&gt;&lt;urls&gt;&lt;related-urls&gt;&lt;url&gt;&lt;style face="underline" font="default" size="100%"&gt;https://doi.org/10.3897/mycokeys.28.21758&lt;/style&gt;&lt;/url&gt;&lt;/related-urls&gt;&lt;/urls&gt;&lt;electronic-resource-num&gt;https://doi.org/10.3897/mycokeys.28.21758 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Chang et al., 2017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A55A8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porothrix abietin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hanxi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EE1D4E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2202A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abuliform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D. valens</w:t>
            </w:r>
          </w:p>
        </w:tc>
        <w:tc>
          <w:tcPr>
            <w:tcW w:w="0" w:type="auto"/>
            <w:shd w:val="clear" w:color="auto" w:fill="auto"/>
            <w:hideMark/>
          </w:tcPr>
          <w:p w:rsidR="002202A8" w:rsidRPr="007D2CF6" w:rsidRDefault="002202A8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VGFlcnVt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VydW08L0F1dGhvcj48WWVhcj4yMDEzPC9ZZWFyPjxS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</w:fldData>
              </w:fldCha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Lu et al., 2009a; Taerum et al., 2013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A55A8" w:rsidRPr="007D2CF6" w:rsidTr="007D2CF6">
        <w:tc>
          <w:tcPr>
            <w:tcW w:w="0" w:type="auto"/>
            <w:shd w:val="clear" w:color="auto" w:fill="auto"/>
            <w:noWrap/>
          </w:tcPr>
          <w:p w:rsidR="00396AA3" w:rsidRPr="007D2CF6" w:rsidRDefault="00396AA3" w:rsidP="005C6338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</w:t>
            </w:r>
            <w:r w:rsidR="005C633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.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macroconidia</w:t>
            </w:r>
          </w:p>
        </w:tc>
        <w:tc>
          <w:tcPr>
            <w:tcW w:w="0" w:type="auto"/>
            <w:shd w:val="clear" w:color="auto" w:fill="auto"/>
            <w:noWrap/>
          </w:tcPr>
          <w:p w:rsidR="00396AA3" w:rsidRPr="007D2CF6" w:rsidRDefault="00396AA3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</w:tcPr>
          <w:p w:rsidR="00396AA3" w:rsidRPr="007D2CF6" w:rsidRDefault="00EE1D4E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396AA3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yunnanensis</w:t>
            </w:r>
          </w:p>
          <w:p w:rsidR="00396AA3" w:rsidRPr="007D2CF6" w:rsidRDefault="00EE1D4E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396AA3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esiya</w:t>
            </w:r>
          </w:p>
        </w:tc>
        <w:tc>
          <w:tcPr>
            <w:tcW w:w="0" w:type="auto"/>
            <w:shd w:val="clear" w:color="auto" w:fill="auto"/>
          </w:tcPr>
          <w:p w:rsidR="00396AA3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T. </w:t>
            </w:r>
            <w:r w:rsidR="00396AA3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yunnanensis</w:t>
            </w:r>
          </w:p>
          <w:p w:rsidR="00396AA3" w:rsidRPr="007D2CF6" w:rsidRDefault="00A06AB9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T. </w:t>
            </w:r>
            <w:r w:rsidR="00396AA3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brevipilosus</w:t>
            </w:r>
          </w:p>
        </w:tc>
        <w:tc>
          <w:tcPr>
            <w:tcW w:w="0" w:type="auto"/>
            <w:shd w:val="clear" w:color="auto" w:fill="auto"/>
            <w:noWrap/>
          </w:tcPr>
          <w:p w:rsidR="00396AA3" w:rsidRPr="007D2CF6" w:rsidRDefault="00396AA3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19</w:t>
            </w:r>
          </w:p>
        </w:tc>
      </w:tr>
      <w:tr w:rsidR="00104DEE" w:rsidRPr="007D2CF6" w:rsidTr="007D2CF6">
        <w:tc>
          <w:tcPr>
            <w:tcW w:w="0" w:type="auto"/>
            <w:shd w:val="clear" w:color="auto" w:fill="auto"/>
            <w:noWrap/>
            <w:hideMark/>
          </w:tcPr>
          <w:p w:rsidR="00104DEE" w:rsidRPr="007D2CF6" w:rsidRDefault="005C6338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.</w:t>
            </w:r>
            <w:r w:rsidR="00104DE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nebulari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04DEE" w:rsidRPr="007D2CF6" w:rsidRDefault="00104DEE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  <w:hideMark/>
          </w:tcPr>
          <w:p w:rsidR="00104DEE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104DE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yunnanensis</w:t>
            </w:r>
          </w:p>
          <w:p w:rsidR="00104DEE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104DE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esiya</w:t>
            </w:r>
          </w:p>
        </w:tc>
        <w:tc>
          <w:tcPr>
            <w:tcW w:w="0" w:type="auto"/>
            <w:shd w:val="clear" w:color="auto" w:fill="auto"/>
            <w:hideMark/>
          </w:tcPr>
          <w:p w:rsidR="009355C8" w:rsidRPr="007D2CF6" w:rsidRDefault="00104DEE" w:rsidP="009355C8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. piniperd</w:t>
            </w:r>
          </w:p>
          <w:p w:rsidR="009355C8" w:rsidRPr="007D2CF6" w:rsidRDefault="00104DEE" w:rsidP="009355C8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Co. cyperi</w:t>
            </w:r>
          </w:p>
          <w:p w:rsidR="009355C8" w:rsidRPr="007D2CF6" w:rsidRDefault="009355C8" w:rsidP="009355C8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Cy. luteus</w:t>
            </w:r>
          </w:p>
          <w:p w:rsidR="009355C8" w:rsidRPr="007D2CF6" w:rsidRDefault="009355C8" w:rsidP="009355C8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r w:rsidR="00104DE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Or. 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a</w:t>
            </w:r>
            <w:r w:rsidR="00104DE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ngulatus</w:t>
            </w:r>
          </w:p>
          <w:p w:rsidR="00104DEE" w:rsidRPr="007D2CF6" w:rsidRDefault="00104DEE" w:rsidP="009355C8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olygraphus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04DEE" w:rsidRPr="007D2CF6" w:rsidRDefault="00104DEE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hang&lt;/Author&gt;&lt;Year&gt;2017&lt;/Year&gt;&lt;RecNum&gt;4837&lt;/RecNum&gt;&lt;DisplayText&gt;(Chang et al., 2017)&lt;/DisplayText&gt;&lt;record&gt;&lt;rec-number&gt;4837&lt;/rec-number&gt;&lt;foreign-keys&gt;&lt;key app="EN" db-id="xez0avspd2sx95ewf275eafxdwvetpaef5es" timestamp="1514368326"&gt;4837&lt;/key&gt;&lt;/foreign-keys&gt;&lt;ref-type name="Journal Article"&gt;17&lt;/ref-type&gt;&lt;contributors&gt;&lt;authors&gt;&lt;author&gt;Chang, Runlei&lt;/author&gt;&lt;author&gt;Duong, Tuan A.&lt;/author&gt;&lt;author&gt;Taerum, Stephen J.&lt;/author&gt;&lt;author&gt;Wingfield, Michael J.&lt;/author&gt;&lt;author&gt;Zhou, Xudong&lt;/author&gt;&lt;author&gt;de Beer, Z. Wilhelm&lt;/author&gt;&lt;/authors&gt;&lt;/contributors&gt;&lt;titles&gt;&lt;title&gt;Ophiostomatoid fungi associated with conifer-infesting beetles and their phoretic mites in Yunnan, China&lt;/title&gt;&lt;secondary-title&gt;MycoKeys&lt;/secondary-title&gt;&lt;/titles&gt;&lt;periodical&gt;&lt;full-title&gt;MycoKeys&lt;/full-title&gt;&lt;/periodical&gt;&lt;pages&gt;19-64&lt;/pages&gt;&lt;volume&gt;28&lt;/volume&gt;&lt;dates&gt;&lt;year&gt;2017&lt;/year&gt;&lt;/dates&gt;&lt;publisher&gt;Pensoft Publishers&lt;/publisher&gt;&lt;isbn&gt;1314-4057&amp;#xD;1314-4049&lt;/isbn&gt;&lt;work-type&gt;10.3897/mycokeys.28.21758&lt;/work-type&gt;&lt;urls&gt;&lt;related-urls&gt;&lt;url&gt;&lt;style face="underline" font="default" size="100%"&gt;https://doi.org/10.3897/mycokeys.28.21758&lt;/style&gt;&lt;/url&gt;&lt;/related-urls&gt;&lt;/urls&gt;&lt;electronic-resource-num&gt;https://doi.org/10.3897/mycokeys.28.21758 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Chang et al., 2017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2A55A8" w:rsidRPr="007D2CF6" w:rsidTr="007D2CF6">
        <w:trPr>
          <w:trHeight w:val="356"/>
        </w:trPr>
        <w:tc>
          <w:tcPr>
            <w:tcW w:w="0" w:type="auto"/>
            <w:shd w:val="clear" w:color="auto" w:fill="auto"/>
            <w:noWrap/>
          </w:tcPr>
          <w:p w:rsidR="00396AA3" w:rsidRPr="007D2CF6" w:rsidRDefault="00396AA3" w:rsidP="005C6338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</w:t>
            </w:r>
            <w:r w:rsidR="005C6338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.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pseudoabietina</w:t>
            </w:r>
          </w:p>
        </w:tc>
        <w:tc>
          <w:tcPr>
            <w:tcW w:w="0" w:type="auto"/>
            <w:shd w:val="clear" w:color="auto" w:fill="auto"/>
            <w:noWrap/>
          </w:tcPr>
          <w:p w:rsidR="00396AA3" w:rsidRPr="007D2CF6" w:rsidRDefault="00396AA3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shd w:val="clear" w:color="auto" w:fill="auto"/>
          </w:tcPr>
          <w:p w:rsidR="00396AA3" w:rsidRPr="007D2CF6" w:rsidRDefault="00EE1D4E" w:rsidP="00EE1D4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396AA3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yunnanensis</w:t>
            </w:r>
          </w:p>
        </w:tc>
        <w:tc>
          <w:tcPr>
            <w:tcW w:w="0" w:type="auto"/>
            <w:shd w:val="clear" w:color="auto" w:fill="auto"/>
          </w:tcPr>
          <w:p w:rsidR="00396AA3" w:rsidRPr="007D2CF6" w:rsidRDefault="00A06AB9" w:rsidP="00283801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T. </w:t>
            </w:r>
            <w:r w:rsidR="00396AA3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minor</w:t>
            </w:r>
          </w:p>
        </w:tc>
        <w:tc>
          <w:tcPr>
            <w:tcW w:w="0" w:type="auto"/>
            <w:shd w:val="clear" w:color="auto" w:fill="auto"/>
            <w:noWrap/>
          </w:tcPr>
          <w:p w:rsidR="00396AA3" w:rsidRPr="007D2CF6" w:rsidRDefault="00396AA3" w:rsidP="00EE1D4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19</w:t>
            </w:r>
          </w:p>
        </w:tc>
      </w:tr>
      <w:tr w:rsidR="002A55A8" w:rsidRPr="007D2CF6" w:rsidTr="007D2CF6">
        <w:tc>
          <w:tcPr>
            <w:tcW w:w="0" w:type="auto"/>
            <w:shd w:val="clear" w:color="auto" w:fill="auto"/>
            <w:noWrap/>
          </w:tcPr>
          <w:p w:rsidR="00104DEE" w:rsidRPr="007D2CF6" w:rsidRDefault="00104DE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. zhejiangensis</w:t>
            </w:r>
          </w:p>
        </w:tc>
        <w:tc>
          <w:tcPr>
            <w:tcW w:w="0" w:type="auto"/>
            <w:shd w:val="clear" w:color="auto" w:fill="auto"/>
            <w:noWrap/>
          </w:tcPr>
          <w:p w:rsidR="00104DEE" w:rsidRPr="007D2CF6" w:rsidRDefault="00104DEE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Zhejiang</w:t>
            </w:r>
          </w:p>
        </w:tc>
        <w:tc>
          <w:tcPr>
            <w:tcW w:w="0" w:type="auto"/>
            <w:shd w:val="clear" w:color="auto" w:fill="auto"/>
          </w:tcPr>
          <w:p w:rsidR="00104DEE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104DE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massoniana</w:t>
            </w:r>
          </w:p>
        </w:tc>
        <w:tc>
          <w:tcPr>
            <w:tcW w:w="0" w:type="auto"/>
            <w:shd w:val="clear" w:color="auto" w:fill="auto"/>
          </w:tcPr>
          <w:p w:rsidR="00104DEE" w:rsidRPr="007D2CF6" w:rsidRDefault="00A06AB9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M. </w:t>
            </w:r>
            <w:r w:rsidR="00104DE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alternatus/</w:t>
            </w:r>
            <w:r w:rsidR="00104DEE" w:rsidRPr="007D2CF6">
              <w:rPr>
                <w:rFonts w:ascii="Times New Roman" w:hAnsi="Times New Roman" w:cs="Times New Roman"/>
              </w:rPr>
              <w:t xml:space="preserve"> </w:t>
            </w: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B. </w:t>
            </w:r>
            <w:r w:rsidR="00104DE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xylophilus</w:t>
            </w:r>
          </w:p>
        </w:tc>
        <w:tc>
          <w:tcPr>
            <w:tcW w:w="0" w:type="auto"/>
            <w:shd w:val="clear" w:color="auto" w:fill="auto"/>
            <w:noWrap/>
          </w:tcPr>
          <w:p w:rsidR="00104DEE" w:rsidRPr="007D2CF6" w:rsidRDefault="00104DEE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g et al., 2018</w:t>
            </w:r>
          </w:p>
        </w:tc>
      </w:tr>
      <w:tr w:rsidR="00104DEE" w:rsidRPr="007D2CF6" w:rsidTr="007D2CF6"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104DEE" w:rsidRPr="007D2CF6" w:rsidRDefault="00104DE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lastRenderedPageBreak/>
              <w:t xml:space="preserve">Sporothrix 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. 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104DEE" w:rsidRPr="007D2CF6" w:rsidRDefault="00104DEE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nnan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104DEE" w:rsidRPr="007D2CF6" w:rsidRDefault="00EE1D4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P. </w:t>
            </w:r>
            <w:r w:rsidR="00104DEE"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esiy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104DEE" w:rsidRPr="007D2CF6" w:rsidRDefault="00104DEE" w:rsidP="00104DEE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Co. cyperi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104DEE" w:rsidRPr="007D2CF6" w:rsidRDefault="00104DEE" w:rsidP="00104DE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hang&lt;/Author&gt;&lt;Year&gt;2017&lt;/Year&gt;&lt;RecNum&gt;4837&lt;/RecNum&gt;&lt;DisplayText&gt;(Chang et al., 2017)&lt;/DisplayText&gt;&lt;record&gt;&lt;rec-number&gt;4837&lt;/rec-number&gt;&lt;foreign-keys&gt;&lt;key app="EN" db-id="xez0avspd2sx95ewf275eafxdwvetpaef5es" timestamp="1514368326"&gt;4837&lt;/key&gt;&lt;/foreign-keys&gt;&lt;ref-type name="Journal Article"&gt;17&lt;/ref-type&gt;&lt;contributors&gt;&lt;authors&gt;&lt;author&gt;Chang, Runlei&lt;/author&gt;&lt;author&gt;Duong, Tuan A.&lt;/author&gt;&lt;author&gt;Taerum, Stephen J.&lt;/author&gt;&lt;author&gt;Wingfield, Michael J.&lt;/author&gt;&lt;author&gt;Zhou, Xudong&lt;/author&gt;&lt;author&gt;de Beer, Z. Wilhelm&lt;/author&gt;&lt;/authors&gt;&lt;/contributors&gt;&lt;titles&gt;&lt;title&gt;Ophiostomatoid fungi associated with conifer-infesting beetles and their phoretic mites in Yunnan, China&lt;/title&gt;&lt;secondary-title&gt;MycoKeys&lt;/secondary-title&gt;&lt;/titles&gt;&lt;periodical&gt;&lt;full-title&gt;MycoKeys&lt;/full-title&gt;&lt;/periodical&gt;&lt;pages&gt;19-64&lt;/pages&gt;&lt;volume&gt;28&lt;/volume&gt;&lt;dates&gt;&lt;year&gt;2017&lt;/year&gt;&lt;/dates&gt;&lt;publisher&gt;Pensoft Publishers&lt;/publisher&gt;&lt;isbn&gt;1314-4057&amp;#xD;1314-4049&lt;/isbn&gt;&lt;work-type&gt;10.3897/mycokeys.28.21758&lt;/work-type&gt;&lt;urls&gt;&lt;related-urls&gt;&lt;url&gt;&lt;style face="underline" font="default" size="100%"&gt;https://doi.org/10.3897/mycokeys.28.21758&lt;/style&gt;&lt;/url&gt;&lt;/related-urls&gt;&lt;/urls&gt;&lt;electronic-resource-num&gt;https://doi.org/10.3897/mycokeys.28.21758 &lt;/electronic-resource-num&gt;&lt;/record&gt;&lt;/Cite&gt;&lt;/EndNote&gt;</w:instrTex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Pr="007D2CF6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Chang et al., 2017</w:t>
            </w:r>
            <w:r w:rsidRPr="007D2CF6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</w:tbl>
    <w:p w:rsidR="004168B1" w:rsidRPr="007D2CF6" w:rsidRDefault="004168B1">
      <w:pPr>
        <w:rPr>
          <w:rFonts w:ascii="Times New Roman" w:hAnsi="Times New Roman" w:cs="Times New Roman"/>
          <w:sz w:val="20"/>
          <w:szCs w:val="20"/>
        </w:rPr>
      </w:pPr>
    </w:p>
    <w:p w:rsidR="004168B1" w:rsidRPr="007D2CF6" w:rsidRDefault="007C13A9">
      <w:pPr>
        <w:rPr>
          <w:rFonts w:ascii="Times New Roman" w:hAnsi="Times New Roman" w:cs="Times New Roman"/>
          <w:b/>
          <w:sz w:val="20"/>
          <w:szCs w:val="20"/>
        </w:rPr>
      </w:pPr>
      <w:r w:rsidRPr="007D2CF6">
        <w:rPr>
          <w:rFonts w:ascii="Times New Roman" w:hAnsi="Times New Roman" w:cs="Times New Roman"/>
          <w:b/>
          <w:sz w:val="20"/>
          <w:szCs w:val="20"/>
        </w:rPr>
        <w:t>References</w:t>
      </w:r>
    </w:p>
    <w:p w:rsidR="00407CB7" w:rsidRPr="007D2CF6" w:rsidRDefault="00407CB7" w:rsidP="00EE1D4E">
      <w:pPr>
        <w:pStyle w:val="EndNoteBibliography"/>
        <w:ind w:left="567" w:hanging="567"/>
        <w:rPr>
          <w:rFonts w:ascii="Times New Roman" w:hAnsi="Times New Roman" w:cs="Times New Roman"/>
          <w:szCs w:val="20"/>
          <w:lang w:val="en-ZA"/>
        </w:rPr>
      </w:pPr>
      <w:bookmarkStart w:id="1" w:name="_GoBack"/>
      <w:r w:rsidRPr="007D2CF6">
        <w:rPr>
          <w:rFonts w:ascii="Times New Roman" w:hAnsi="Times New Roman" w:cs="Times New Roman"/>
          <w:szCs w:val="20"/>
          <w:lang w:val="en-ZA"/>
        </w:rPr>
        <w:t>Chang R, Duong TA, Taerum SJ, Wingfield MJ, Zhou X</w:t>
      </w:r>
      <w:r w:rsidR="006419F3" w:rsidRPr="007D2CF6">
        <w:rPr>
          <w:rFonts w:ascii="Times New Roman" w:hAnsi="Times New Roman" w:cs="Times New Roman"/>
          <w:szCs w:val="20"/>
          <w:lang w:val="en-ZA"/>
        </w:rPr>
        <w:t>D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, De Beer ZW (2017) Ophiostomatoid fungi associated with conifer-infesting beetles and their phoretic mites in Yunnan, China. </w:t>
      </w:r>
      <w:r w:rsidRPr="007D2CF6">
        <w:rPr>
          <w:rFonts w:ascii="Times New Roman" w:hAnsi="Times New Roman" w:cs="Times New Roman"/>
          <w:iCs/>
          <w:szCs w:val="20"/>
          <w:lang w:val="en-ZA"/>
        </w:rPr>
        <w:t>MycoKeys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</w:t>
      </w:r>
      <w:r w:rsidRPr="007D2CF6">
        <w:rPr>
          <w:rFonts w:ascii="Times New Roman" w:hAnsi="Times New Roman" w:cs="Times New Roman"/>
          <w:bCs/>
          <w:szCs w:val="20"/>
          <w:lang w:val="en-ZA"/>
        </w:rPr>
        <w:t>28</w:t>
      </w:r>
      <w:r w:rsidRPr="007D2CF6">
        <w:rPr>
          <w:rFonts w:ascii="Times New Roman" w:hAnsi="Times New Roman" w:cs="Times New Roman"/>
          <w:szCs w:val="20"/>
          <w:lang w:val="en-ZA"/>
        </w:rPr>
        <w:t>: 19-64.</w:t>
      </w:r>
    </w:p>
    <w:p w:rsidR="006419F3" w:rsidRPr="007D2CF6" w:rsidRDefault="006419F3" w:rsidP="00EE1D4E">
      <w:pPr>
        <w:pStyle w:val="EndNoteBibliography"/>
        <w:ind w:left="567" w:hanging="567"/>
        <w:rPr>
          <w:rFonts w:ascii="Times New Roman" w:hAnsi="Times New Roman" w:cs="Times New Roman"/>
          <w:szCs w:val="20"/>
          <w:lang w:val="en-ZA"/>
        </w:rPr>
      </w:pPr>
      <w:r w:rsidRPr="007D2CF6">
        <w:rPr>
          <w:rFonts w:ascii="Times New Roman" w:hAnsi="Times New Roman" w:cs="Times New Roman"/>
          <w:szCs w:val="20"/>
          <w:lang w:val="en-ZA"/>
        </w:rPr>
        <w:t>Chang R, Duong TA, Taerum SJ, Wingfield MJ, Zhou XD, De Beer ZW (201</w:t>
      </w:r>
      <w:r w:rsidR="000525BA" w:rsidRPr="007D2CF6">
        <w:rPr>
          <w:rFonts w:ascii="Times New Roman" w:hAnsi="Times New Roman" w:cs="Times New Roman"/>
          <w:szCs w:val="20"/>
          <w:lang w:val="en-ZA"/>
        </w:rPr>
        <w:t>9</w:t>
      </w:r>
      <w:r w:rsidRPr="007D2CF6">
        <w:rPr>
          <w:rFonts w:ascii="Times New Roman" w:hAnsi="Times New Roman" w:cs="Times New Roman"/>
          <w:szCs w:val="20"/>
          <w:lang w:val="en-ZA"/>
        </w:rPr>
        <w:t>) Ophiostomatoid fungi associated with the spruce bark beetle</w:t>
      </w:r>
      <w:r w:rsidRPr="007D2CF6">
        <w:rPr>
          <w:rFonts w:ascii="Times New Roman" w:hAnsi="Times New Roman" w:cs="Times New Roman"/>
          <w:i/>
          <w:iCs/>
          <w:szCs w:val="20"/>
          <w:lang w:val="en-ZA"/>
        </w:rPr>
        <w:t xml:space="preserve"> Ips typographus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, including 11 new species from China. </w:t>
      </w:r>
      <w:r w:rsidRPr="007D2CF6">
        <w:rPr>
          <w:rFonts w:ascii="Times New Roman" w:hAnsi="Times New Roman" w:cs="Times New Roman"/>
          <w:iCs/>
          <w:szCs w:val="20"/>
          <w:lang w:val="en-ZA"/>
        </w:rPr>
        <w:t>Persoonia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</w:t>
      </w:r>
      <w:r w:rsidR="000525BA" w:rsidRPr="007D2CF6">
        <w:rPr>
          <w:rFonts w:ascii="Times New Roman" w:hAnsi="Times New Roman" w:cs="Times New Roman"/>
          <w:bCs/>
          <w:szCs w:val="20"/>
          <w:lang w:val="en-ZA"/>
        </w:rPr>
        <w:t>42: 50-74</w:t>
      </w:r>
      <w:r w:rsidRPr="007D2CF6">
        <w:rPr>
          <w:rFonts w:ascii="Times New Roman" w:hAnsi="Times New Roman" w:cs="Times New Roman"/>
          <w:szCs w:val="20"/>
          <w:lang w:val="en-ZA"/>
        </w:rPr>
        <w:t>.</w:t>
      </w:r>
    </w:p>
    <w:p w:rsidR="00407CB7" w:rsidRPr="007D2CF6" w:rsidRDefault="00407CB7" w:rsidP="00EE1D4E">
      <w:pPr>
        <w:pStyle w:val="EndNoteBibliography"/>
        <w:ind w:left="567" w:hanging="567"/>
        <w:rPr>
          <w:rFonts w:ascii="Times New Roman" w:hAnsi="Times New Roman" w:cs="Times New Roman"/>
          <w:szCs w:val="20"/>
          <w:lang w:val="en-ZA"/>
        </w:rPr>
      </w:pPr>
      <w:r w:rsidRPr="007D2CF6">
        <w:rPr>
          <w:rFonts w:ascii="Times New Roman" w:hAnsi="Times New Roman" w:cs="Times New Roman"/>
          <w:szCs w:val="20"/>
          <w:lang w:val="en-ZA"/>
        </w:rPr>
        <w:t xml:space="preserve">Liu X-W, Wang H-M, Lu Q, Decock C, Li Y-X, Zhang X-Y (2017) Taxonomy and pathogenicity of </w:t>
      </w:r>
      <w:r w:rsidRPr="007D2CF6">
        <w:rPr>
          <w:rFonts w:ascii="Times New Roman" w:hAnsi="Times New Roman" w:cs="Times New Roman"/>
          <w:i/>
          <w:iCs/>
          <w:szCs w:val="20"/>
          <w:lang w:val="en-ZA"/>
        </w:rPr>
        <w:t>Leptographium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species associated with </w:t>
      </w:r>
      <w:r w:rsidRPr="007D2CF6">
        <w:rPr>
          <w:rFonts w:ascii="Times New Roman" w:hAnsi="Times New Roman" w:cs="Times New Roman"/>
          <w:i/>
          <w:iCs/>
          <w:szCs w:val="20"/>
          <w:lang w:val="en-ZA"/>
        </w:rPr>
        <w:t xml:space="preserve">Ips subelongatus 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infestations of </w:t>
      </w:r>
      <w:r w:rsidRPr="007D2CF6">
        <w:rPr>
          <w:rFonts w:ascii="Times New Roman" w:hAnsi="Times New Roman" w:cs="Times New Roman"/>
          <w:i/>
          <w:iCs/>
          <w:szCs w:val="20"/>
          <w:lang w:val="en-ZA"/>
        </w:rPr>
        <w:t>Larix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spp. in northern China, including two new species. </w:t>
      </w:r>
      <w:r w:rsidRPr="007D2CF6">
        <w:rPr>
          <w:rFonts w:ascii="Times New Roman" w:hAnsi="Times New Roman" w:cs="Times New Roman"/>
          <w:iCs/>
          <w:szCs w:val="20"/>
          <w:lang w:val="en-ZA"/>
        </w:rPr>
        <w:t>Mycological Progress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</w:t>
      </w:r>
      <w:r w:rsidRPr="007D2CF6">
        <w:rPr>
          <w:rFonts w:ascii="Times New Roman" w:hAnsi="Times New Roman" w:cs="Times New Roman"/>
          <w:bCs/>
          <w:szCs w:val="20"/>
          <w:lang w:val="en-ZA"/>
        </w:rPr>
        <w:t>16</w:t>
      </w:r>
      <w:r w:rsidRPr="007D2CF6">
        <w:rPr>
          <w:rFonts w:ascii="Times New Roman" w:hAnsi="Times New Roman" w:cs="Times New Roman"/>
          <w:szCs w:val="20"/>
          <w:lang w:val="en-ZA"/>
        </w:rPr>
        <w:t>: 1-13.</w:t>
      </w:r>
    </w:p>
    <w:p w:rsidR="00407CB7" w:rsidRPr="007D2CF6" w:rsidRDefault="00407CB7" w:rsidP="00EE1D4E">
      <w:pPr>
        <w:pStyle w:val="EndNoteBibliography"/>
        <w:ind w:left="567" w:hanging="567"/>
        <w:rPr>
          <w:rFonts w:ascii="Times New Roman" w:hAnsi="Times New Roman" w:cs="Times New Roman"/>
          <w:szCs w:val="20"/>
          <w:lang w:val="en-ZA"/>
        </w:rPr>
      </w:pPr>
      <w:r w:rsidRPr="007D2CF6">
        <w:rPr>
          <w:rFonts w:ascii="Times New Roman" w:hAnsi="Times New Roman" w:cs="Times New Roman"/>
          <w:szCs w:val="20"/>
          <w:lang w:val="en-ZA"/>
        </w:rPr>
        <w:t xml:space="preserve">Lu M, Zhou XD, De Beer ZW, Wingfield MJ, Sun J-H (2009a) Ophiostomatoid fungi associated with the invasive pine-infesting bark beetle, </w:t>
      </w:r>
      <w:r w:rsidRPr="007D2CF6">
        <w:rPr>
          <w:rFonts w:ascii="Times New Roman" w:hAnsi="Times New Roman" w:cs="Times New Roman"/>
          <w:i/>
          <w:iCs/>
          <w:szCs w:val="20"/>
          <w:lang w:val="en-ZA"/>
        </w:rPr>
        <w:t>Dendroctonus valens,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in China. </w:t>
      </w:r>
      <w:r w:rsidRPr="007D2CF6">
        <w:rPr>
          <w:rFonts w:ascii="Times New Roman" w:hAnsi="Times New Roman" w:cs="Times New Roman"/>
          <w:iCs/>
          <w:szCs w:val="20"/>
          <w:lang w:val="en-ZA"/>
        </w:rPr>
        <w:t>Fungal Diversity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</w:t>
      </w:r>
      <w:r w:rsidRPr="007D2CF6">
        <w:rPr>
          <w:rFonts w:ascii="Times New Roman" w:hAnsi="Times New Roman" w:cs="Times New Roman"/>
          <w:bCs/>
          <w:szCs w:val="20"/>
          <w:lang w:val="en-ZA"/>
        </w:rPr>
        <w:t>38</w:t>
      </w:r>
      <w:r w:rsidRPr="007D2CF6">
        <w:rPr>
          <w:rFonts w:ascii="Times New Roman" w:hAnsi="Times New Roman" w:cs="Times New Roman"/>
          <w:szCs w:val="20"/>
          <w:lang w:val="en-ZA"/>
        </w:rPr>
        <w:t>: 133-145.</w:t>
      </w:r>
    </w:p>
    <w:p w:rsidR="00407CB7" w:rsidRPr="007D2CF6" w:rsidRDefault="00407CB7" w:rsidP="00EE1D4E">
      <w:pPr>
        <w:pStyle w:val="EndNoteBibliography"/>
        <w:ind w:left="567" w:hanging="567"/>
        <w:rPr>
          <w:rFonts w:ascii="Times New Roman" w:hAnsi="Times New Roman" w:cs="Times New Roman"/>
          <w:szCs w:val="20"/>
          <w:lang w:val="en-ZA"/>
        </w:rPr>
      </w:pPr>
      <w:r w:rsidRPr="007D2CF6">
        <w:rPr>
          <w:rFonts w:ascii="Times New Roman" w:hAnsi="Times New Roman" w:cs="Times New Roman"/>
          <w:szCs w:val="20"/>
          <w:lang w:val="en-ZA"/>
        </w:rPr>
        <w:t xml:space="preserve">Lu Q, Decock C, Zhang X, Maraite H (2009b) Ophiostomatoid fungi (Ascomycota) associated with </w:t>
      </w:r>
      <w:r w:rsidRPr="007D2CF6">
        <w:rPr>
          <w:rFonts w:ascii="Times New Roman" w:hAnsi="Times New Roman" w:cs="Times New Roman"/>
          <w:i/>
          <w:iCs/>
          <w:szCs w:val="20"/>
          <w:lang w:val="en-ZA"/>
        </w:rPr>
        <w:t>Pinus tabuliformis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infested by </w:t>
      </w:r>
      <w:r w:rsidRPr="007D2CF6">
        <w:rPr>
          <w:rFonts w:ascii="Times New Roman" w:hAnsi="Times New Roman" w:cs="Times New Roman"/>
          <w:i/>
          <w:iCs/>
          <w:szCs w:val="20"/>
          <w:lang w:val="en-ZA"/>
        </w:rPr>
        <w:t>Dendroctonus valens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(Coleoptera) in northern China and an assessment of their pathogenicity on mature trees. </w:t>
      </w:r>
      <w:r w:rsidRPr="007D2CF6">
        <w:rPr>
          <w:rFonts w:ascii="Times New Roman" w:hAnsi="Times New Roman" w:cs="Times New Roman"/>
          <w:iCs/>
          <w:szCs w:val="20"/>
          <w:lang w:val="en-ZA"/>
        </w:rPr>
        <w:t>Antonie van Leeuwenhoek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</w:t>
      </w:r>
      <w:r w:rsidRPr="007D2CF6">
        <w:rPr>
          <w:rFonts w:ascii="Times New Roman" w:hAnsi="Times New Roman" w:cs="Times New Roman"/>
          <w:bCs/>
          <w:szCs w:val="20"/>
          <w:lang w:val="en-ZA"/>
        </w:rPr>
        <w:t>96</w:t>
      </w:r>
      <w:r w:rsidRPr="007D2CF6">
        <w:rPr>
          <w:rFonts w:ascii="Times New Roman" w:hAnsi="Times New Roman" w:cs="Times New Roman"/>
          <w:szCs w:val="20"/>
          <w:lang w:val="en-ZA"/>
        </w:rPr>
        <w:t>: 275-293.</w:t>
      </w:r>
    </w:p>
    <w:p w:rsidR="00355F0F" w:rsidRPr="007D2CF6" w:rsidRDefault="00355F0F" w:rsidP="00355F0F">
      <w:pPr>
        <w:pStyle w:val="EndNoteBibliography"/>
        <w:ind w:left="567" w:hanging="567"/>
        <w:rPr>
          <w:rFonts w:ascii="Times New Roman" w:hAnsi="Times New Roman" w:cs="Times New Roman"/>
          <w:szCs w:val="20"/>
          <w:lang w:val="en-ZA"/>
        </w:rPr>
      </w:pPr>
      <w:r w:rsidRPr="007D2CF6">
        <w:rPr>
          <w:rFonts w:ascii="Times New Roman" w:hAnsi="Times New Roman" w:cs="Times New Roman"/>
          <w:szCs w:val="20"/>
          <w:lang w:val="en-ZA"/>
        </w:rPr>
        <w:t xml:space="preserve">Paciura D, De Beer ZW, Jacobs K, Zhou XD, Ye H, Wingfield MJ (2010a) Eight new </w:t>
      </w:r>
      <w:r w:rsidRPr="007D2CF6">
        <w:rPr>
          <w:rFonts w:ascii="Times New Roman" w:hAnsi="Times New Roman" w:cs="Times New Roman"/>
          <w:i/>
          <w:iCs/>
          <w:szCs w:val="20"/>
          <w:lang w:val="en-ZA"/>
        </w:rPr>
        <w:t>Leptographium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species associated with tree-infesting bark beetles in China. </w:t>
      </w:r>
      <w:r w:rsidRPr="007D2CF6">
        <w:rPr>
          <w:rFonts w:ascii="Times New Roman" w:hAnsi="Times New Roman" w:cs="Times New Roman"/>
          <w:iCs/>
          <w:szCs w:val="20"/>
          <w:lang w:val="en-ZA"/>
        </w:rPr>
        <w:t>Persoonia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</w:t>
      </w:r>
      <w:r w:rsidRPr="007D2CF6">
        <w:rPr>
          <w:rFonts w:ascii="Times New Roman" w:hAnsi="Times New Roman" w:cs="Times New Roman"/>
          <w:bCs/>
          <w:szCs w:val="20"/>
          <w:lang w:val="en-ZA"/>
        </w:rPr>
        <w:t>25: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94-108.</w:t>
      </w:r>
    </w:p>
    <w:p w:rsidR="00355F0F" w:rsidRPr="007D2CF6" w:rsidRDefault="00355F0F" w:rsidP="00355F0F">
      <w:pPr>
        <w:pStyle w:val="EndNoteBibliography"/>
        <w:ind w:left="567" w:hanging="567"/>
        <w:rPr>
          <w:rFonts w:ascii="Times New Roman" w:hAnsi="Times New Roman" w:cs="Times New Roman"/>
          <w:szCs w:val="20"/>
          <w:lang w:val="en-ZA"/>
        </w:rPr>
      </w:pPr>
      <w:r w:rsidRPr="007D2CF6">
        <w:rPr>
          <w:rFonts w:ascii="Times New Roman" w:hAnsi="Times New Roman" w:cs="Times New Roman"/>
          <w:szCs w:val="20"/>
          <w:lang w:val="en-ZA"/>
        </w:rPr>
        <w:t xml:space="preserve">Paciura D, Zhou XD, De Beer ZW, Jacobs K, Ye H, Wingfield M (2010b) Characterisation of synnematous bark beetle-associated fungi from China, including </w:t>
      </w:r>
      <w:r w:rsidRPr="007D2CF6">
        <w:rPr>
          <w:rFonts w:ascii="Times New Roman" w:hAnsi="Times New Roman" w:cs="Times New Roman"/>
          <w:i/>
          <w:iCs/>
          <w:szCs w:val="20"/>
          <w:lang w:val="en-ZA"/>
        </w:rPr>
        <w:t>Graphium carbonarium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sp. nov. </w:t>
      </w:r>
      <w:r w:rsidRPr="007D2CF6">
        <w:rPr>
          <w:rFonts w:ascii="Times New Roman" w:hAnsi="Times New Roman" w:cs="Times New Roman"/>
          <w:iCs/>
          <w:szCs w:val="20"/>
          <w:lang w:val="en-ZA"/>
        </w:rPr>
        <w:t>Fungal Diversity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</w:t>
      </w:r>
      <w:r w:rsidRPr="007D2CF6">
        <w:rPr>
          <w:rFonts w:ascii="Times New Roman" w:hAnsi="Times New Roman" w:cs="Times New Roman"/>
          <w:bCs/>
          <w:szCs w:val="20"/>
          <w:lang w:val="en-ZA"/>
        </w:rPr>
        <w:t>40: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75-88.</w:t>
      </w:r>
    </w:p>
    <w:p w:rsidR="00407CB7" w:rsidRPr="007D2CF6" w:rsidRDefault="00407CB7" w:rsidP="00EE1D4E">
      <w:pPr>
        <w:pStyle w:val="EndNoteBibliography"/>
        <w:ind w:left="567" w:hanging="567"/>
        <w:rPr>
          <w:rFonts w:ascii="Times New Roman" w:hAnsi="Times New Roman" w:cs="Times New Roman"/>
          <w:szCs w:val="20"/>
          <w:lang w:val="en-ZA"/>
        </w:rPr>
      </w:pPr>
      <w:r w:rsidRPr="007D2CF6">
        <w:rPr>
          <w:rFonts w:ascii="Times New Roman" w:hAnsi="Times New Roman" w:cs="Times New Roman"/>
          <w:szCs w:val="20"/>
          <w:lang w:val="en-ZA"/>
        </w:rPr>
        <w:t xml:space="preserve">Taerum SJ, Duong TA, De Beer ZW, Gillette N, Sun J-H, Owen DR, Wingfield MJ (2013) Large shift in symbiont assemblage in the invasive red turpentine beetle. </w:t>
      </w:r>
      <w:r w:rsidRPr="007D2CF6">
        <w:rPr>
          <w:rFonts w:ascii="Times New Roman" w:hAnsi="Times New Roman" w:cs="Times New Roman"/>
          <w:iCs/>
          <w:szCs w:val="20"/>
          <w:lang w:val="en-ZA"/>
        </w:rPr>
        <w:t>PLoS ONE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</w:t>
      </w:r>
      <w:r w:rsidRPr="007D2CF6">
        <w:rPr>
          <w:rFonts w:ascii="Times New Roman" w:hAnsi="Times New Roman" w:cs="Times New Roman"/>
          <w:bCs/>
          <w:szCs w:val="20"/>
          <w:lang w:val="en-ZA"/>
        </w:rPr>
        <w:t>8</w:t>
      </w:r>
      <w:r w:rsidRPr="007D2CF6">
        <w:rPr>
          <w:rFonts w:ascii="Times New Roman" w:hAnsi="Times New Roman" w:cs="Times New Roman"/>
          <w:szCs w:val="20"/>
          <w:lang w:val="en-ZA"/>
        </w:rPr>
        <w:t>: e78126.</w:t>
      </w:r>
    </w:p>
    <w:p w:rsidR="000525BA" w:rsidRPr="007D2CF6" w:rsidRDefault="000525BA" w:rsidP="00EE1D4E">
      <w:pPr>
        <w:pStyle w:val="EndNoteBibliography"/>
        <w:ind w:left="567" w:hanging="567"/>
        <w:rPr>
          <w:rFonts w:ascii="Times New Roman" w:hAnsi="Times New Roman" w:cs="Times New Roman"/>
          <w:szCs w:val="20"/>
          <w:lang w:val="en-ZA"/>
        </w:rPr>
      </w:pPr>
      <w:r w:rsidRPr="007D2CF6">
        <w:rPr>
          <w:rFonts w:ascii="Times New Roman" w:hAnsi="Times New Roman" w:cs="Times New Roman"/>
          <w:szCs w:val="20"/>
          <w:lang w:val="en-ZA"/>
        </w:rPr>
        <w:t xml:space="preserve">Wang H-M, Lu Q, Meng X-J, Liu X-W, Decock C, Zhang X-Y (2016) </w:t>
      </w:r>
      <w:r w:rsidRPr="007D2CF6">
        <w:rPr>
          <w:rFonts w:ascii="Times New Roman" w:hAnsi="Times New Roman" w:cs="Times New Roman"/>
          <w:i/>
          <w:iCs/>
          <w:szCs w:val="20"/>
          <w:lang w:val="en-ZA"/>
        </w:rPr>
        <w:t>Ophiostoma olgensis</w:t>
      </w:r>
      <w:r w:rsidRPr="007D2CF6">
        <w:rPr>
          <w:rFonts w:ascii="Times New Roman" w:hAnsi="Times New Roman" w:cs="Times New Roman"/>
          <w:szCs w:val="20"/>
          <w:lang w:val="en-ZA"/>
        </w:rPr>
        <w:t>, a new species associated with</w:t>
      </w:r>
      <w:r w:rsidRPr="007D2CF6">
        <w:rPr>
          <w:rFonts w:ascii="Times New Roman" w:hAnsi="Times New Roman" w:cs="Times New Roman"/>
          <w:i/>
          <w:iCs/>
          <w:szCs w:val="20"/>
          <w:lang w:val="en-ZA"/>
        </w:rPr>
        <w:t xml:space="preserve"> Larix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spp. and</w:t>
      </w:r>
      <w:r w:rsidRPr="007D2CF6">
        <w:rPr>
          <w:rFonts w:ascii="Times New Roman" w:hAnsi="Times New Roman" w:cs="Times New Roman"/>
          <w:i/>
          <w:iCs/>
          <w:szCs w:val="20"/>
          <w:lang w:val="en-ZA"/>
        </w:rPr>
        <w:t xml:space="preserve"> Ips subelongatus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in northern China. </w:t>
      </w:r>
      <w:r w:rsidRPr="007D2CF6">
        <w:rPr>
          <w:rFonts w:ascii="Times New Roman" w:hAnsi="Times New Roman" w:cs="Times New Roman"/>
          <w:iCs/>
          <w:szCs w:val="20"/>
          <w:lang w:val="en-ZA"/>
        </w:rPr>
        <w:t>Phytotaxa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</w:t>
      </w:r>
      <w:r w:rsidRPr="007D2CF6">
        <w:rPr>
          <w:rFonts w:ascii="Times New Roman" w:hAnsi="Times New Roman" w:cs="Times New Roman"/>
          <w:bCs/>
          <w:szCs w:val="20"/>
          <w:lang w:val="en-ZA"/>
        </w:rPr>
        <w:t>282: 282-290</w:t>
      </w:r>
      <w:r w:rsidRPr="007D2CF6">
        <w:rPr>
          <w:rFonts w:ascii="Times New Roman" w:hAnsi="Times New Roman" w:cs="Times New Roman"/>
          <w:szCs w:val="20"/>
          <w:lang w:val="en-ZA"/>
        </w:rPr>
        <w:t>.</w:t>
      </w:r>
    </w:p>
    <w:p w:rsidR="000525BA" w:rsidRPr="007D2CF6" w:rsidRDefault="000525BA" w:rsidP="00EE1D4E">
      <w:pPr>
        <w:pStyle w:val="EndNoteBibliography"/>
        <w:ind w:left="567" w:hanging="567"/>
        <w:rPr>
          <w:rFonts w:ascii="Times New Roman" w:hAnsi="Times New Roman" w:cs="Times New Roman"/>
          <w:szCs w:val="20"/>
          <w:lang w:val="en-ZA"/>
        </w:rPr>
      </w:pPr>
      <w:r w:rsidRPr="007D2CF6">
        <w:rPr>
          <w:rFonts w:ascii="Times New Roman" w:hAnsi="Times New Roman" w:cs="Times New Roman"/>
          <w:szCs w:val="20"/>
          <w:lang w:val="en-ZA"/>
        </w:rPr>
        <w:t xml:space="preserve">Wang H, Lun Y, Lu Q, Liu H, Decock C, Zhang X (2018) Ophiostomatoid fungi associated with pines infected by </w:t>
      </w:r>
      <w:r w:rsidRPr="007D2CF6">
        <w:rPr>
          <w:rFonts w:ascii="Times New Roman" w:hAnsi="Times New Roman" w:cs="Times New Roman"/>
          <w:i/>
          <w:szCs w:val="20"/>
          <w:lang w:val="en-ZA"/>
        </w:rPr>
        <w:t>B</w:t>
      </w:r>
      <w:r w:rsidRPr="007D2CF6">
        <w:rPr>
          <w:rFonts w:ascii="Times New Roman" w:hAnsi="Times New Roman" w:cs="Times New Roman"/>
          <w:i/>
          <w:iCs/>
          <w:szCs w:val="20"/>
          <w:lang w:val="en-ZA"/>
        </w:rPr>
        <w:t xml:space="preserve">ursaphelenchus xylophilus 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and </w:t>
      </w:r>
      <w:r w:rsidRPr="007D2CF6">
        <w:rPr>
          <w:rFonts w:ascii="Times New Roman" w:hAnsi="Times New Roman" w:cs="Times New Roman"/>
          <w:i/>
          <w:iCs/>
          <w:szCs w:val="20"/>
          <w:lang w:val="en-ZA"/>
        </w:rPr>
        <w:t>Monochamus alternatus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in China, including three new species. </w:t>
      </w:r>
      <w:r w:rsidRPr="007D2CF6">
        <w:rPr>
          <w:rFonts w:ascii="Times New Roman" w:hAnsi="Times New Roman" w:cs="Times New Roman"/>
          <w:iCs/>
          <w:szCs w:val="20"/>
          <w:lang w:val="en-ZA"/>
        </w:rPr>
        <w:t>MycoKeys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</w:t>
      </w:r>
      <w:r w:rsidRPr="007D2CF6">
        <w:rPr>
          <w:rFonts w:ascii="Times New Roman" w:hAnsi="Times New Roman" w:cs="Times New Roman"/>
          <w:bCs/>
          <w:szCs w:val="20"/>
          <w:lang w:val="en-ZA"/>
        </w:rPr>
        <w:t>39: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1-27.</w:t>
      </w:r>
    </w:p>
    <w:p w:rsidR="000525BA" w:rsidRPr="007D2CF6" w:rsidRDefault="000525BA" w:rsidP="00EE1D4E">
      <w:pPr>
        <w:pStyle w:val="EndNoteBibliography"/>
        <w:ind w:left="567" w:hanging="567"/>
        <w:rPr>
          <w:rFonts w:ascii="Times New Roman" w:hAnsi="Times New Roman" w:cs="Times New Roman"/>
          <w:szCs w:val="20"/>
          <w:lang w:val="en-ZA"/>
        </w:rPr>
      </w:pPr>
      <w:r w:rsidRPr="007D2CF6">
        <w:rPr>
          <w:rFonts w:ascii="Times New Roman" w:hAnsi="Times New Roman" w:cs="Times New Roman"/>
          <w:szCs w:val="20"/>
          <w:lang w:val="en-ZA"/>
        </w:rPr>
        <w:t xml:space="preserve">Wang H, Wang Z, Liu F, Wu CX, Zhang SF, Kong Xiang B, Decock C, Lu Q, Zhang Z (2019) Differential patterns of ophiostomatoid fungal communities associated with three sympatric </w:t>
      </w:r>
      <w:r w:rsidRPr="007D2CF6">
        <w:rPr>
          <w:rFonts w:ascii="Times New Roman" w:hAnsi="Times New Roman" w:cs="Times New Roman"/>
          <w:i/>
          <w:szCs w:val="20"/>
          <w:lang w:val="en-ZA"/>
        </w:rPr>
        <w:t xml:space="preserve">Tomicus 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species infesting pines in south-western China, with a description of four new species. </w:t>
      </w:r>
      <w:r w:rsidRPr="007D2CF6">
        <w:rPr>
          <w:rFonts w:ascii="Times New Roman" w:hAnsi="Times New Roman" w:cs="Times New Roman"/>
          <w:iCs/>
          <w:szCs w:val="20"/>
          <w:lang w:val="en-ZA"/>
        </w:rPr>
        <w:t>MycoKeys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</w:t>
      </w:r>
      <w:r w:rsidRPr="007D2CF6">
        <w:rPr>
          <w:rFonts w:ascii="Times New Roman" w:hAnsi="Times New Roman" w:cs="Times New Roman"/>
          <w:bCs/>
          <w:szCs w:val="20"/>
          <w:lang w:val="en-ZA"/>
        </w:rPr>
        <w:t>50: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93-133.</w:t>
      </w:r>
    </w:p>
    <w:p w:rsidR="000525BA" w:rsidRPr="007D2CF6" w:rsidRDefault="000525BA" w:rsidP="00EE1D4E">
      <w:pPr>
        <w:pStyle w:val="EndNoteBibliography"/>
        <w:ind w:left="567" w:hanging="567"/>
        <w:rPr>
          <w:rFonts w:ascii="Times New Roman" w:hAnsi="Times New Roman" w:cs="Times New Roman"/>
          <w:szCs w:val="20"/>
          <w:lang w:val="en-ZA"/>
        </w:rPr>
      </w:pPr>
      <w:r w:rsidRPr="007D2CF6">
        <w:rPr>
          <w:rFonts w:ascii="Times New Roman" w:hAnsi="Times New Roman" w:cs="Times New Roman"/>
          <w:szCs w:val="20"/>
          <w:lang w:val="en-ZA"/>
        </w:rPr>
        <w:t xml:space="preserve">Wang Z, Liu Y, Wang H, Meng X, Liu X, Decock C, Zhang X, Lu Q (2020) Ophiostomatoid fungi associated with </w:t>
      </w:r>
      <w:r w:rsidRPr="007D2CF6">
        <w:rPr>
          <w:rFonts w:ascii="Times New Roman" w:hAnsi="Times New Roman" w:cs="Times New Roman"/>
          <w:i/>
          <w:szCs w:val="20"/>
          <w:lang w:val="en-ZA"/>
        </w:rPr>
        <w:t>Ips subelongatus</w:t>
      </w:r>
      <w:r w:rsidRPr="007D2CF6">
        <w:rPr>
          <w:rFonts w:ascii="Times New Roman" w:hAnsi="Times New Roman" w:cs="Times New Roman"/>
          <w:szCs w:val="20"/>
          <w:lang w:val="en-ZA"/>
        </w:rPr>
        <w:t>, including eight new species from northeastern China. IMA Fungus 11: 3.</w:t>
      </w:r>
    </w:p>
    <w:p w:rsidR="00407CB7" w:rsidRPr="007D2CF6" w:rsidRDefault="00407CB7" w:rsidP="00EE1D4E">
      <w:pPr>
        <w:pStyle w:val="EndNoteBibliography"/>
        <w:ind w:left="567" w:hanging="567"/>
        <w:rPr>
          <w:rFonts w:ascii="Times New Roman" w:hAnsi="Times New Roman" w:cs="Times New Roman"/>
          <w:szCs w:val="20"/>
          <w:lang w:val="en-ZA"/>
        </w:rPr>
      </w:pPr>
      <w:r w:rsidRPr="007D2CF6">
        <w:rPr>
          <w:rFonts w:ascii="Times New Roman" w:hAnsi="Times New Roman" w:cs="Times New Roman"/>
          <w:szCs w:val="20"/>
          <w:lang w:val="en-ZA"/>
        </w:rPr>
        <w:t xml:space="preserve">Yin M, Duong T, Wingfield M, Zhou X, De Beer ZW (2015) Taxonomy and phylogeny of the </w:t>
      </w:r>
      <w:r w:rsidRPr="007D2CF6">
        <w:rPr>
          <w:rFonts w:ascii="Times New Roman" w:hAnsi="Times New Roman" w:cs="Times New Roman"/>
          <w:i/>
          <w:iCs/>
          <w:szCs w:val="20"/>
          <w:lang w:val="en-ZA"/>
        </w:rPr>
        <w:t>Leptographium procerum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complex, including </w:t>
      </w:r>
      <w:r w:rsidRPr="007D2CF6">
        <w:rPr>
          <w:rFonts w:ascii="Times New Roman" w:hAnsi="Times New Roman" w:cs="Times New Roman"/>
          <w:i/>
          <w:iCs/>
          <w:szCs w:val="20"/>
          <w:lang w:val="en-ZA"/>
        </w:rPr>
        <w:t>Leptographium sinense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sp. nov. and </w:t>
      </w:r>
      <w:r w:rsidRPr="007D2CF6">
        <w:rPr>
          <w:rFonts w:ascii="Times New Roman" w:hAnsi="Times New Roman" w:cs="Times New Roman"/>
          <w:i/>
          <w:iCs/>
          <w:szCs w:val="20"/>
          <w:lang w:val="en-ZA"/>
        </w:rPr>
        <w:t>Leptographium longiconidiophorum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sp. nov. </w:t>
      </w:r>
      <w:r w:rsidRPr="007D2CF6">
        <w:rPr>
          <w:rFonts w:ascii="Times New Roman" w:hAnsi="Times New Roman" w:cs="Times New Roman"/>
          <w:iCs/>
          <w:szCs w:val="20"/>
          <w:lang w:val="en-ZA"/>
        </w:rPr>
        <w:t>Antonie van Leeuwenhoek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</w:t>
      </w:r>
      <w:r w:rsidRPr="007D2CF6">
        <w:rPr>
          <w:rFonts w:ascii="Times New Roman" w:hAnsi="Times New Roman" w:cs="Times New Roman"/>
          <w:bCs/>
          <w:szCs w:val="20"/>
          <w:lang w:val="en-ZA"/>
        </w:rPr>
        <w:t>107</w:t>
      </w:r>
      <w:r w:rsidRPr="007D2CF6">
        <w:rPr>
          <w:rFonts w:ascii="Times New Roman" w:hAnsi="Times New Roman" w:cs="Times New Roman"/>
          <w:szCs w:val="20"/>
          <w:lang w:val="en-ZA"/>
        </w:rPr>
        <w:t>: 547-563.</w:t>
      </w:r>
    </w:p>
    <w:p w:rsidR="00407CB7" w:rsidRPr="007D2CF6" w:rsidRDefault="00407CB7" w:rsidP="00EE1D4E">
      <w:pPr>
        <w:pStyle w:val="EndNoteBibliography"/>
        <w:ind w:left="567" w:hanging="567"/>
        <w:rPr>
          <w:rFonts w:ascii="Times New Roman" w:hAnsi="Times New Roman" w:cs="Times New Roman"/>
          <w:szCs w:val="20"/>
          <w:lang w:val="en-ZA"/>
        </w:rPr>
      </w:pPr>
      <w:r w:rsidRPr="007D2CF6">
        <w:rPr>
          <w:rFonts w:ascii="Times New Roman" w:hAnsi="Times New Roman" w:cs="Times New Roman"/>
          <w:szCs w:val="20"/>
          <w:lang w:val="en-ZA"/>
        </w:rPr>
        <w:t xml:space="preserve">Yin M, Wingfield MJ, Zhou X, De Beer ZW (2016) Multigene phylogenies and morphological characterization of five new </w:t>
      </w:r>
      <w:r w:rsidRPr="007D2CF6">
        <w:rPr>
          <w:rFonts w:ascii="Times New Roman" w:hAnsi="Times New Roman" w:cs="Times New Roman"/>
          <w:i/>
          <w:iCs/>
          <w:szCs w:val="20"/>
          <w:lang w:val="en-ZA"/>
        </w:rPr>
        <w:t>Ophiostoma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spp. associated with spruce-infesting bark beetles in China. </w:t>
      </w:r>
      <w:r w:rsidRPr="007D2CF6">
        <w:rPr>
          <w:rFonts w:ascii="Times New Roman" w:hAnsi="Times New Roman" w:cs="Times New Roman"/>
          <w:iCs/>
          <w:szCs w:val="20"/>
          <w:lang w:val="en-ZA"/>
        </w:rPr>
        <w:t>Fungal Biology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</w:t>
      </w:r>
      <w:r w:rsidRPr="007D2CF6">
        <w:rPr>
          <w:rFonts w:ascii="Times New Roman" w:hAnsi="Times New Roman" w:cs="Times New Roman"/>
          <w:bCs/>
          <w:szCs w:val="20"/>
          <w:lang w:val="en-ZA"/>
        </w:rPr>
        <w:t>120</w:t>
      </w:r>
      <w:r w:rsidRPr="007D2CF6">
        <w:rPr>
          <w:rFonts w:ascii="Times New Roman" w:hAnsi="Times New Roman" w:cs="Times New Roman"/>
          <w:szCs w:val="20"/>
          <w:lang w:val="en-ZA"/>
        </w:rPr>
        <w:t>: 454–470.</w:t>
      </w:r>
    </w:p>
    <w:p w:rsidR="00EE1D4E" w:rsidRPr="007D2CF6" w:rsidRDefault="00EE1D4E" w:rsidP="00EE1D4E">
      <w:pPr>
        <w:pStyle w:val="EndNoteBibliography"/>
        <w:ind w:left="567" w:hanging="567"/>
        <w:rPr>
          <w:rFonts w:ascii="Times New Roman" w:hAnsi="Times New Roman" w:cs="Times New Roman"/>
          <w:szCs w:val="20"/>
          <w:lang w:val="en-ZA"/>
        </w:rPr>
      </w:pPr>
      <w:r w:rsidRPr="007D2CF6">
        <w:rPr>
          <w:rFonts w:ascii="Times New Roman" w:hAnsi="Times New Roman" w:cs="Times New Roman"/>
          <w:szCs w:val="20"/>
          <w:lang w:val="en-ZA"/>
        </w:rPr>
        <w:t xml:space="preserve">Yin M, Wingfield MJ, Zhou X, De Beer ZW (2020) Phylogenetic re-evaluation of the </w:t>
      </w:r>
      <w:r w:rsidRPr="007D2CF6">
        <w:rPr>
          <w:rFonts w:ascii="Times New Roman" w:hAnsi="Times New Roman" w:cs="Times New Roman"/>
          <w:i/>
          <w:iCs/>
          <w:szCs w:val="20"/>
          <w:lang w:val="en-ZA"/>
        </w:rPr>
        <w:t>Grosmannia penicillata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complex (Ascomycota, Ophiostomatales), with the description of five new species from China and USA. </w:t>
      </w:r>
      <w:r w:rsidRPr="007D2CF6">
        <w:rPr>
          <w:rFonts w:ascii="Times New Roman" w:hAnsi="Times New Roman" w:cs="Times New Roman"/>
          <w:i/>
          <w:iCs/>
          <w:szCs w:val="20"/>
          <w:lang w:val="en-ZA"/>
        </w:rPr>
        <w:t>Fungal Biology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. </w:t>
      </w:r>
      <w:r w:rsidRPr="007D2CF6">
        <w:rPr>
          <w:rFonts w:ascii="Times New Roman" w:hAnsi="Times New Roman" w:cs="Times New Roman"/>
          <w:b/>
          <w:bCs/>
          <w:szCs w:val="20"/>
          <w:lang w:val="en-ZA"/>
        </w:rPr>
        <w:t>124: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110-124.</w:t>
      </w:r>
    </w:p>
    <w:p w:rsidR="000525BA" w:rsidRPr="007D2CF6" w:rsidRDefault="000525BA" w:rsidP="00EE1D4E">
      <w:pPr>
        <w:pStyle w:val="EndNoteBibliography"/>
        <w:ind w:left="567" w:hanging="567"/>
        <w:rPr>
          <w:rFonts w:ascii="Times New Roman" w:hAnsi="Times New Roman" w:cs="Times New Roman"/>
          <w:szCs w:val="20"/>
          <w:lang w:val="en-ZA"/>
        </w:rPr>
      </w:pPr>
      <w:r w:rsidRPr="007D2CF6">
        <w:rPr>
          <w:rFonts w:ascii="Times New Roman" w:hAnsi="Times New Roman" w:cs="Times New Roman"/>
          <w:szCs w:val="20"/>
          <w:lang w:val="en-ZA"/>
        </w:rPr>
        <w:t>Yin M, Wingfield MJ, Zhou X, Linnakoski R, De Beer ZW (2019) Taxonomy and phylogeny of the</w:t>
      </w:r>
      <w:r w:rsidRPr="007D2CF6">
        <w:rPr>
          <w:rFonts w:ascii="Times New Roman" w:hAnsi="Times New Roman" w:cs="Times New Roman"/>
          <w:i/>
          <w:iCs/>
          <w:szCs w:val="20"/>
          <w:lang w:val="en-ZA"/>
        </w:rPr>
        <w:t xml:space="preserve"> Leptographium olivaceum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complex (Ophiostomatales, Ascomycota), including descriptions of six new species from China and Europe. </w:t>
      </w:r>
      <w:r w:rsidRPr="007D2CF6">
        <w:rPr>
          <w:rFonts w:ascii="Times New Roman" w:hAnsi="Times New Roman" w:cs="Times New Roman"/>
          <w:i/>
          <w:iCs/>
          <w:szCs w:val="20"/>
          <w:lang w:val="en-ZA"/>
        </w:rPr>
        <w:t>MycoKeys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. </w:t>
      </w:r>
      <w:r w:rsidRPr="007D2CF6">
        <w:rPr>
          <w:rFonts w:ascii="Times New Roman" w:hAnsi="Times New Roman" w:cs="Times New Roman"/>
          <w:b/>
          <w:bCs/>
          <w:szCs w:val="20"/>
          <w:lang w:val="en-ZA"/>
        </w:rPr>
        <w:t>60: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93-123.</w:t>
      </w:r>
    </w:p>
    <w:p w:rsidR="00407CB7" w:rsidRPr="007D2CF6" w:rsidRDefault="00407CB7" w:rsidP="00EE1D4E">
      <w:pPr>
        <w:pStyle w:val="EndNoteBibliography"/>
        <w:ind w:left="567" w:hanging="567"/>
        <w:rPr>
          <w:rFonts w:ascii="Times New Roman" w:hAnsi="Times New Roman" w:cs="Times New Roman"/>
          <w:szCs w:val="20"/>
          <w:lang w:val="en-ZA"/>
        </w:rPr>
      </w:pPr>
      <w:r w:rsidRPr="007D2CF6">
        <w:rPr>
          <w:rFonts w:ascii="Times New Roman" w:hAnsi="Times New Roman" w:cs="Times New Roman"/>
          <w:szCs w:val="20"/>
          <w:lang w:val="en-ZA"/>
        </w:rPr>
        <w:lastRenderedPageBreak/>
        <w:t>Zhou X, Song RQ, Zhou XD, Cui L, Cao C (2011</w:t>
      </w:r>
      <w:r w:rsidR="00086971" w:rsidRPr="007D2CF6">
        <w:rPr>
          <w:rFonts w:ascii="Times New Roman" w:hAnsi="Times New Roman" w:cs="Times New Roman"/>
          <w:szCs w:val="20"/>
          <w:lang w:val="en-ZA"/>
        </w:rPr>
        <w:t>)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Fungal population in the inside and outside of </w:t>
      </w:r>
      <w:r w:rsidRPr="007D2CF6">
        <w:rPr>
          <w:rFonts w:ascii="Times New Roman" w:hAnsi="Times New Roman" w:cs="Times New Roman"/>
          <w:i/>
          <w:iCs/>
          <w:szCs w:val="20"/>
          <w:lang w:val="en-ZA"/>
        </w:rPr>
        <w:t>Ips subelongatus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body and the gallary of insect-bored larch logs. </w:t>
      </w:r>
      <w:r w:rsidRPr="007D2CF6">
        <w:rPr>
          <w:rFonts w:ascii="Times New Roman" w:hAnsi="Times New Roman" w:cs="Times New Roman"/>
          <w:iCs/>
          <w:szCs w:val="20"/>
          <w:lang w:val="en-ZA"/>
        </w:rPr>
        <w:t>Mycosystema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</w:t>
      </w:r>
      <w:r w:rsidRPr="007D2CF6">
        <w:rPr>
          <w:rFonts w:ascii="Times New Roman" w:hAnsi="Times New Roman" w:cs="Times New Roman"/>
          <w:bCs/>
          <w:szCs w:val="20"/>
          <w:lang w:val="en-ZA"/>
        </w:rPr>
        <w:t>30</w:t>
      </w:r>
      <w:r w:rsidRPr="007D2CF6">
        <w:rPr>
          <w:rFonts w:ascii="Times New Roman" w:hAnsi="Times New Roman" w:cs="Times New Roman"/>
          <w:szCs w:val="20"/>
          <w:lang w:val="en-ZA"/>
        </w:rPr>
        <w:t>: 400-407.</w:t>
      </w:r>
    </w:p>
    <w:p w:rsidR="00407CB7" w:rsidRPr="007D2CF6" w:rsidRDefault="00407CB7" w:rsidP="00E47785">
      <w:pPr>
        <w:pStyle w:val="EndNoteBibliography"/>
        <w:ind w:left="567" w:hanging="567"/>
        <w:rPr>
          <w:rFonts w:ascii="Times New Roman" w:hAnsi="Times New Roman" w:cs="Times New Roman"/>
          <w:szCs w:val="20"/>
        </w:rPr>
      </w:pPr>
      <w:r w:rsidRPr="007D2CF6">
        <w:rPr>
          <w:rFonts w:ascii="Times New Roman" w:hAnsi="Times New Roman" w:cs="Times New Roman"/>
          <w:szCs w:val="20"/>
          <w:lang w:val="en-ZA"/>
        </w:rPr>
        <w:t>Zhou XD, De Beer ZW, Wingfield MJ (2013</w:t>
      </w:r>
      <w:r w:rsidR="00086971" w:rsidRPr="007D2CF6">
        <w:rPr>
          <w:rFonts w:ascii="Times New Roman" w:hAnsi="Times New Roman" w:cs="Times New Roman"/>
          <w:szCs w:val="20"/>
          <w:lang w:val="en-ZA"/>
        </w:rPr>
        <w:t>)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Ophiostomatoid fungi associated with conifer-infesting bark beetles in China. In: </w:t>
      </w:r>
      <w:r w:rsidRPr="007D2CF6">
        <w:rPr>
          <w:rFonts w:ascii="Times New Roman" w:hAnsi="Times New Roman" w:cs="Times New Roman"/>
          <w:iCs/>
          <w:szCs w:val="20"/>
          <w:lang w:val="en-ZA"/>
        </w:rPr>
        <w:t>The Ophiostomatoid Fungi: Expanding Frontiers</w:t>
      </w:r>
      <w:r w:rsidR="00086971" w:rsidRPr="007D2CF6">
        <w:rPr>
          <w:rFonts w:ascii="Times New Roman" w:hAnsi="Times New Roman" w:cs="Times New Roman"/>
          <w:szCs w:val="20"/>
          <w:lang w:val="en-ZA"/>
        </w:rPr>
        <w:t xml:space="preserve"> (KA Seifert, ZW De Beer &amp; MJ Wingfield, eds):</w:t>
      </w:r>
      <w:r w:rsidRPr="007D2CF6">
        <w:rPr>
          <w:rFonts w:ascii="Times New Roman" w:hAnsi="Times New Roman" w:cs="Times New Roman"/>
          <w:szCs w:val="20"/>
          <w:lang w:val="en-ZA"/>
        </w:rPr>
        <w:t xml:space="preserve"> </w:t>
      </w:r>
      <w:r w:rsidR="00086971" w:rsidRPr="007D2CF6">
        <w:rPr>
          <w:rFonts w:ascii="Times New Roman" w:hAnsi="Times New Roman" w:cs="Times New Roman"/>
          <w:szCs w:val="20"/>
          <w:lang w:val="en-ZA"/>
        </w:rPr>
        <w:t xml:space="preserve">3-100. </w:t>
      </w:r>
      <w:r w:rsidRPr="007D2CF6">
        <w:rPr>
          <w:rFonts w:ascii="Times New Roman" w:hAnsi="Times New Roman" w:cs="Times New Roman"/>
          <w:szCs w:val="20"/>
          <w:lang w:val="en-ZA"/>
        </w:rPr>
        <w:t>CBS-KNAW Biodiversity Centre, Utrecht, The Netherlands.</w:t>
      </w:r>
      <w:bookmarkEnd w:id="1"/>
    </w:p>
    <w:sectPr w:rsidR="00407CB7" w:rsidRPr="007D2CF6" w:rsidSect="001B1FE5">
      <w:pgSz w:w="16838" w:h="11906" w:orient="landscape"/>
      <w:pgMar w:top="720" w:right="720" w:bottom="720" w:left="72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075F3" w:rsidRDefault="00C075F3" w:rsidP="00A13725">
      <w:r>
        <w:separator/>
      </w:r>
    </w:p>
  </w:endnote>
  <w:endnote w:type="continuationSeparator" w:id="0">
    <w:p w:rsidR="00C075F3" w:rsidRDefault="00C075F3" w:rsidP="00A1372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Microsoft YaHei UI"/>
    <w:charset w:val="86"/>
    <w:family w:val="auto"/>
    <w:pitch w:val="variable"/>
    <w:sig w:usb0="00000000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075F3" w:rsidRDefault="00C075F3" w:rsidP="00A13725">
      <w:r>
        <w:separator/>
      </w:r>
    </w:p>
  </w:footnote>
  <w:footnote w:type="continuationSeparator" w:id="0">
    <w:p w:rsidR="00C075F3" w:rsidRDefault="00C075F3" w:rsidP="00A1372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34F3F68"/>
    <w:multiLevelType w:val="hybridMultilevel"/>
    <w:tmpl w:val="333CE8EE"/>
    <w:lvl w:ilvl="0" w:tplc="7A882AA4">
      <w:start w:val="1"/>
      <w:numFmt w:val="bullet"/>
      <w:lvlText w:val=""/>
      <w:lvlJc w:val="left"/>
      <w:pPr>
        <w:ind w:left="720" w:hanging="360"/>
      </w:pPr>
      <w:rPr>
        <w:rFonts w:ascii="Wingdings" w:eastAsia="DengXian" w:hAnsi="Wingdings" w:cs="Times New Roman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2F10C87"/>
    <w:multiLevelType w:val="hybridMultilevel"/>
    <w:tmpl w:val="674C3F3C"/>
    <w:lvl w:ilvl="0" w:tplc="88C6AA4A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B6825E4"/>
    <w:multiLevelType w:val="hybridMultilevel"/>
    <w:tmpl w:val="6492B80A"/>
    <w:lvl w:ilvl="0" w:tplc="62D4C828">
      <w:start w:val="1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ersoonia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z0avspd2sx95ewf275eafxdwvetpaef5es&quot;&gt;My EndNote Library Copy Copy&lt;record-ids&gt;&lt;item&gt;742&lt;/item&gt;&lt;item&gt;2162&lt;/item&gt;&lt;item&gt;2601&lt;/item&gt;&lt;item&gt;2604&lt;/item&gt;&lt;item&gt;2613&lt;/item&gt;&lt;item&gt;2615&lt;/item&gt;&lt;item&gt;3719&lt;/item&gt;&lt;item&gt;4087&lt;/item&gt;&lt;item&gt;4356&lt;/item&gt;&lt;item&gt;4687&lt;/item&gt;&lt;item&gt;4688&lt;/item&gt;&lt;item&gt;4837&lt;/item&gt;&lt;/record-ids&gt;&lt;/item&gt;&lt;/Libraries&gt;"/>
  </w:docVars>
  <w:rsids>
    <w:rsidRoot w:val="00135000"/>
    <w:rsid w:val="000068E7"/>
    <w:rsid w:val="000101FA"/>
    <w:rsid w:val="000525BA"/>
    <w:rsid w:val="00074D0F"/>
    <w:rsid w:val="00084019"/>
    <w:rsid w:val="00086971"/>
    <w:rsid w:val="0009197A"/>
    <w:rsid w:val="00100913"/>
    <w:rsid w:val="00104DEE"/>
    <w:rsid w:val="00135000"/>
    <w:rsid w:val="001B1FE5"/>
    <w:rsid w:val="001B5993"/>
    <w:rsid w:val="001C51E3"/>
    <w:rsid w:val="002202A8"/>
    <w:rsid w:val="00233D3E"/>
    <w:rsid w:val="0024340F"/>
    <w:rsid w:val="00283801"/>
    <w:rsid w:val="002A55A8"/>
    <w:rsid w:val="002B3685"/>
    <w:rsid w:val="002C0C59"/>
    <w:rsid w:val="002F0D19"/>
    <w:rsid w:val="00323B8A"/>
    <w:rsid w:val="0033562B"/>
    <w:rsid w:val="00355F0F"/>
    <w:rsid w:val="00367847"/>
    <w:rsid w:val="00396AA3"/>
    <w:rsid w:val="00407CB7"/>
    <w:rsid w:val="004168B1"/>
    <w:rsid w:val="00463D25"/>
    <w:rsid w:val="004731DA"/>
    <w:rsid w:val="004E1128"/>
    <w:rsid w:val="00546DC1"/>
    <w:rsid w:val="00574A22"/>
    <w:rsid w:val="005A78FE"/>
    <w:rsid w:val="005C6338"/>
    <w:rsid w:val="005D4F5C"/>
    <w:rsid w:val="005F35D4"/>
    <w:rsid w:val="006419F3"/>
    <w:rsid w:val="00670C10"/>
    <w:rsid w:val="006758A3"/>
    <w:rsid w:val="00690CBF"/>
    <w:rsid w:val="00692B61"/>
    <w:rsid w:val="006A4DFB"/>
    <w:rsid w:val="006B5F49"/>
    <w:rsid w:val="0076468A"/>
    <w:rsid w:val="00770EB4"/>
    <w:rsid w:val="00795E80"/>
    <w:rsid w:val="007A0DFA"/>
    <w:rsid w:val="007C13A9"/>
    <w:rsid w:val="007D01A0"/>
    <w:rsid w:val="007D2CF6"/>
    <w:rsid w:val="007D6B2A"/>
    <w:rsid w:val="00823F62"/>
    <w:rsid w:val="008346C5"/>
    <w:rsid w:val="00884F86"/>
    <w:rsid w:val="008A56F9"/>
    <w:rsid w:val="008C3047"/>
    <w:rsid w:val="0092273F"/>
    <w:rsid w:val="009355C8"/>
    <w:rsid w:val="00947D14"/>
    <w:rsid w:val="009A4380"/>
    <w:rsid w:val="00A06AB9"/>
    <w:rsid w:val="00A13725"/>
    <w:rsid w:val="00A65596"/>
    <w:rsid w:val="00A82434"/>
    <w:rsid w:val="00B54694"/>
    <w:rsid w:val="00C075F3"/>
    <w:rsid w:val="00C07CE8"/>
    <w:rsid w:val="00CD17B2"/>
    <w:rsid w:val="00D75E64"/>
    <w:rsid w:val="00D920E5"/>
    <w:rsid w:val="00E05C7F"/>
    <w:rsid w:val="00E3766E"/>
    <w:rsid w:val="00E47785"/>
    <w:rsid w:val="00E85619"/>
    <w:rsid w:val="00E9580C"/>
    <w:rsid w:val="00EC2DF2"/>
    <w:rsid w:val="00ED7DB6"/>
    <w:rsid w:val="00EE1D4E"/>
    <w:rsid w:val="00F71274"/>
    <w:rsid w:val="00F756FE"/>
    <w:rsid w:val="00F75D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5:chartTrackingRefBased/>
  <w15:docId w15:val="{D00995B5-78D6-407D-8C06-E0BFB394CC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83801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168B1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168B1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4168B1"/>
    <w:rPr>
      <w:rFonts w:ascii="DengXian" w:eastAsia="DengXian" w:hAnsi="DengXian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4168B1"/>
    <w:rPr>
      <w:rFonts w:ascii="DengXian" w:eastAsia="DengXian" w:hAnsi="DengXian"/>
      <w:noProof/>
      <w:sz w:val="20"/>
    </w:rPr>
  </w:style>
  <w:style w:type="paragraph" w:styleId="ListParagraph">
    <w:name w:val="List Paragraph"/>
    <w:basedOn w:val="Normal"/>
    <w:uiPriority w:val="34"/>
    <w:qFormat/>
    <w:rsid w:val="006B5F49"/>
    <w:pPr>
      <w:ind w:firstLineChars="200" w:firstLine="4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75E64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5E64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A1372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13725"/>
  </w:style>
  <w:style w:type="paragraph" w:styleId="Footer">
    <w:name w:val="footer"/>
    <w:basedOn w:val="Normal"/>
    <w:link w:val="FooterChar"/>
    <w:uiPriority w:val="99"/>
    <w:unhideWhenUsed/>
    <w:rsid w:val="00A1372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13725"/>
  </w:style>
  <w:style w:type="character" w:styleId="Hyperlink">
    <w:name w:val="Hyperlink"/>
    <w:basedOn w:val="DefaultParagraphFont"/>
    <w:uiPriority w:val="99"/>
    <w:unhideWhenUsed/>
    <w:rsid w:val="00A13725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13725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98674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935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287F82D-F2B8-4378-ADDA-74B27779B7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0</TotalTime>
  <Pages>7</Pages>
  <Words>8954</Words>
  <Characters>51040</Characters>
  <Application>Microsoft Office Word</Application>
  <DocSecurity>0</DocSecurity>
  <Lines>425</Lines>
  <Paragraphs>1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8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nlei Chang</dc:creator>
  <cp:keywords/>
  <dc:description/>
  <cp:lastModifiedBy>Prof. ZW de Beer</cp:lastModifiedBy>
  <cp:revision>8</cp:revision>
  <dcterms:created xsi:type="dcterms:W3CDTF">2020-05-26T20:45:00Z</dcterms:created>
  <dcterms:modified xsi:type="dcterms:W3CDTF">2020-05-29T13:15:00Z</dcterms:modified>
</cp:coreProperties>
</file>